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hint="cs"/>
          <w:bCs/>
          <w:color w:val="000000"/>
          <w:sz w:val="32"/>
          <w:szCs w:val="32"/>
          <w:cs/>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proofErr w:type="spellStart"/>
      <w:r w:rsidRPr="00054FD3">
        <w:rPr>
          <w:rFonts w:ascii="TH Sarabun New" w:eastAsia="Sarabun" w:hAnsi="TH Sarabun New" w:cs="TH Sarabun New"/>
          <w:color w:val="000000"/>
          <w:sz w:val="32"/>
          <w:szCs w:val="32"/>
        </w:rPr>
        <w:t>ตราจาร</w:t>
      </w:r>
      <w:proofErr w:type="spellEnd"/>
      <w:r w:rsidR="00D26A66" w:rsidRPr="00054FD3">
        <w:rPr>
          <w:rFonts w:ascii="TH Sarabun New" w:eastAsia="Sarabun" w:hAnsi="TH Sarabun New" w:cs="TH Sarabun New"/>
          <w:color w:val="000000"/>
          <w:sz w:val="32"/>
          <w:szCs w:val="32"/>
          <w:cs/>
        </w:rPr>
        <w:t xml:space="preserve">ย์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proofErr w:type="spellEnd"/>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68340B">
      <w:pPr>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68340B">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1B9B737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D</w:t>
            </w:r>
            <w:r w:rsidR="00C843C9">
              <w:rPr>
                <w:rFonts w:ascii="TH Sarabun New" w:hAnsi="TH Sarabun New" w:cs="TH Sarabun New"/>
                <w:sz w:val="32"/>
                <w:szCs w:val="32"/>
              </w:rPr>
              <w:t>r.</w:t>
            </w:r>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031DD180" w14:textId="1DBF1BCC" w:rsidR="00E72120" w:rsidRPr="00054FD3" w:rsidRDefault="00E72120" w:rsidP="0068340B">
      <w:pPr>
        <w:spacing w:line="240" w:lineRule="auto"/>
        <w:jc w:val="center"/>
        <w:rPr>
          <w:rFonts w:ascii="TH Sarabun New" w:hAnsi="TH Sarabun New" w:cs="TH Sarabun New" w:hint="cs"/>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b/>
          <w:bCs/>
          <w:cs/>
        </w:rPr>
      </w:pPr>
      <w:bookmarkStart w:id="35" w:name="_Toc179722039"/>
      <w:bookmarkStart w:id="36" w:name="_Toc180026474"/>
      <w:bookmarkStart w:id="37" w:name="_Toc180026871"/>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5"/>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1A7DDBCC" w:rsidR="00550E4B" w:rsidRDefault="0039083D" w:rsidP="0039083D">
      <w:pPr>
        <w:pStyle w:val="Paragraph"/>
        <w:rPr>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proofErr w:type="spellStart"/>
      <w:r w:rsidR="00EB3BA9">
        <w:t>mindphp</w:t>
      </w:r>
      <w:proofErr w:type="spellEnd"/>
      <w:r w:rsidR="00EB3BA9">
        <w:t xml:space="preserve"> ,  202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323A4C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r w:rsidR="00EB3BA9">
        <w:t xml:space="preserve"> </w:t>
      </w:r>
      <w:proofErr w:type="gramStart"/>
      <w:r w:rsidR="00EB3BA9">
        <w:rPr>
          <w:rFonts w:hint="cs"/>
          <w:cs/>
        </w:rPr>
        <w:t xml:space="preserve">( </w:t>
      </w:r>
      <w:proofErr w:type="spellStart"/>
      <w:r w:rsidR="00EB3BA9">
        <w:t>Paramiko</w:t>
      </w:r>
      <w:proofErr w:type="spellEnd"/>
      <w:proofErr w:type="gramEnd"/>
      <w:r w:rsidR="00EB3BA9">
        <w:t xml:space="preserve">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4EA22CDE"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FBA785C"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7102A432" w:rsidR="00431C51" w:rsidRPr="00431C51" w:rsidRDefault="00877C7D" w:rsidP="00877C7D">
      <w:pPr>
        <w:pStyle w:val="Caption"/>
      </w:pPr>
      <w:bookmarkStart w:id="61" w:name="_Toc191388372"/>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w:t>
      </w:r>
      <w:r w:rsidR="00127498">
        <w:rPr>
          <w:cs/>
        </w:rPr>
        <w:fldChar w:fldCharType="end"/>
      </w:r>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1EFF2427" w:rsidR="00EF701E" w:rsidRDefault="00295C36" w:rsidP="00EF701E">
      <w:pPr>
        <w:pStyle w:val="Heading2"/>
      </w:pPr>
      <w:r>
        <w:t>Overview</w:t>
      </w:r>
      <w:r w:rsidR="006B0B5B">
        <w:t xml:space="preserve"> Diagram</w:t>
      </w:r>
    </w:p>
    <w:p w14:paraId="6C4308C1" w14:textId="792DDE7F" w:rsidR="00877C7D" w:rsidRDefault="006B0B5B" w:rsidP="00877C7D">
      <w:pPr>
        <w:pStyle w:val="Paragraph"/>
        <w:keepNext/>
        <w:ind w:firstLine="0"/>
      </w:pPr>
      <w:r>
        <w:rPr>
          <w:noProof/>
        </w:rPr>
        <w:drawing>
          <wp:inline distT="0" distB="0" distL="0" distR="0" wp14:anchorId="0C025C61" wp14:editId="07223869">
            <wp:extent cx="5272405" cy="1887220"/>
            <wp:effectExtent l="19050" t="19050" r="23495" b="17780"/>
            <wp:docPr id="2032806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2405" cy="1887220"/>
                    </a:xfrm>
                    <a:prstGeom prst="rect">
                      <a:avLst/>
                    </a:prstGeom>
                    <a:noFill/>
                    <a:ln w="19050">
                      <a:solidFill>
                        <a:schemeClr val="tx1"/>
                      </a:solidFill>
                    </a:ln>
                  </pic:spPr>
                </pic:pic>
              </a:graphicData>
            </a:graphic>
          </wp:inline>
        </w:drawing>
      </w:r>
    </w:p>
    <w:p w14:paraId="12E00BE6" w14:textId="6E695464" w:rsidR="00295C36" w:rsidRDefault="00877C7D" w:rsidP="00877C7D">
      <w:pPr>
        <w:pStyle w:val="Caption"/>
        <w:rPr>
          <w:b/>
          <w:bCs w:val="0"/>
        </w:rPr>
      </w:pPr>
      <w:bookmarkStart w:id="62" w:name="_Toc191388373"/>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2</w:t>
      </w:r>
      <w:r w:rsidR="00127498">
        <w:rPr>
          <w:cs/>
        </w:rPr>
        <w:fldChar w:fldCharType="end"/>
      </w:r>
      <w:r>
        <w:rPr>
          <w:rFonts w:hint="cs"/>
          <w:cs/>
        </w:rPr>
        <w:t xml:space="preserve"> </w:t>
      </w:r>
      <w:bookmarkEnd w:id="62"/>
      <w:r w:rsidR="006B0B5B">
        <w:rPr>
          <w:rFonts w:hint="cs"/>
          <w:b/>
          <w:bCs w:val="0"/>
          <w:cs/>
        </w:rPr>
        <w:t>แสดงภาพการทำงานและลำดับขั้นตอนโดยภาพรวมของโปรแกรม</w:t>
      </w:r>
    </w:p>
    <w:p w14:paraId="711111D8" w14:textId="47DBA8DD" w:rsidR="002635CE" w:rsidRPr="002635CE" w:rsidRDefault="002635CE" w:rsidP="002635CE">
      <w:pPr>
        <w:pStyle w:val="Paragraph"/>
      </w:pPr>
      <w:r w:rsidRPr="002635CE">
        <w:rPr>
          <w:rFonts w:hint="cs"/>
          <w:cs/>
        </w:rPr>
        <w:t>จากภาพที่</w:t>
      </w:r>
      <w:r w:rsidRPr="002635CE">
        <w:rPr>
          <w:cs/>
        </w:rPr>
        <w:t xml:space="preserve"> </w:t>
      </w:r>
      <w:r w:rsidRPr="002635CE">
        <w:t>3-2</w:t>
      </w:r>
      <w:r w:rsidRPr="002635CE">
        <w:rPr>
          <w:cs/>
        </w:rPr>
        <w:t xml:space="preserve"> </w:t>
      </w:r>
      <w:r w:rsidRPr="002635CE">
        <w:rPr>
          <w:rFonts w:hint="cs"/>
          <w:cs/>
        </w:rPr>
        <w:t>แสดงภาพรวมของการทำงานของ</w:t>
      </w:r>
      <w:r w:rsidRPr="002635CE">
        <w:rPr>
          <w:cs/>
        </w:rPr>
        <w:t xml:space="preserve"> </w:t>
      </w:r>
      <w:r w:rsidRPr="002635CE">
        <w:rPr>
          <w:rFonts w:hint="cs"/>
          <w:cs/>
        </w:rPr>
        <w:t>เว็บแอปพลิเคชันสำหรับช่วยการตั้งค่าอุปกรณ์เครือข่าย</w:t>
      </w:r>
      <w:r w:rsidRPr="002635CE">
        <w:rPr>
          <w:cs/>
        </w:rPr>
        <w:t xml:space="preserve"> </w:t>
      </w:r>
      <w:r w:rsidRPr="002635CE">
        <w:t xml:space="preserve">Cisco </w:t>
      </w:r>
      <w:r w:rsidRPr="002635CE">
        <w:rPr>
          <w:rFonts w:hint="cs"/>
          <w:cs/>
        </w:rPr>
        <w:t>โดยระบบได้รับการออกแบบมาเพื่อช่วยให้วิศวกรเครือข่ายสามารถจัดการ</w:t>
      </w:r>
      <w:r w:rsidRPr="002635CE">
        <w:rPr>
          <w:rFonts w:hint="cs"/>
          <w:cs/>
        </w:rPr>
        <w:lastRenderedPageBreak/>
        <w:t>และกำหนดค่าอุปกรณ์ได้อย่างมีประสิทธิภาพ</w:t>
      </w:r>
      <w:r w:rsidRPr="002635CE">
        <w:rPr>
          <w:cs/>
        </w:rPr>
        <w:t xml:space="preserve"> </w:t>
      </w:r>
      <w:r w:rsidRPr="002635CE">
        <w:rPr>
          <w:rFonts w:hint="cs"/>
          <w:cs/>
        </w:rPr>
        <w:t>ลดภาระงานที่ซ้ำซ้อน</w:t>
      </w:r>
      <w:r w:rsidRPr="002635CE">
        <w:rPr>
          <w:cs/>
        </w:rPr>
        <w:t xml:space="preserve"> </w:t>
      </w:r>
      <w:r w:rsidRPr="002635CE">
        <w:rPr>
          <w:rFonts w:hint="cs"/>
          <w:cs/>
        </w:rPr>
        <w:t>และทำให้การตั้งค่าระบบเครือข่ายเป็นไปอย่างเป็นระบบ</w:t>
      </w:r>
    </w:p>
    <w:p w14:paraId="41086B2A" w14:textId="2DC05DCF" w:rsidR="002635CE" w:rsidRPr="002635CE" w:rsidRDefault="002635CE" w:rsidP="002635CE">
      <w:pPr>
        <w:pStyle w:val="Paragraph"/>
      </w:pPr>
      <w:r w:rsidRPr="002635CE">
        <w:rPr>
          <w:rFonts w:hint="cs"/>
          <w:cs/>
        </w:rPr>
        <w:t>ผู้ใช้สามารถเข้าถึง</w:t>
      </w:r>
      <w:r w:rsidRPr="002635CE">
        <w:rPr>
          <w:cs/>
        </w:rPr>
        <w:t xml:space="preserve"> </w:t>
      </w:r>
      <w:r w:rsidRPr="002635CE">
        <w:t xml:space="preserve">Web Application </w:t>
      </w:r>
      <w:r w:rsidRPr="002635CE">
        <w:rPr>
          <w:rFonts w:hint="cs"/>
          <w:cs/>
        </w:rPr>
        <w:t>ผ่านคอมพิวเตอร์ของตนเอง</w:t>
      </w:r>
      <w:r w:rsidRPr="002635CE">
        <w:rPr>
          <w:cs/>
        </w:rPr>
        <w:t xml:space="preserve"> </w:t>
      </w:r>
      <w:r w:rsidRPr="002635CE">
        <w:rPr>
          <w:rFonts w:hint="cs"/>
          <w:cs/>
        </w:rPr>
        <w:t>ซึ่งแสดงผลการทำงานผ่านอินเทอร์เฟซที่ใช้งานง่าย</w:t>
      </w:r>
      <w:r w:rsidRPr="002635CE">
        <w:rPr>
          <w:cs/>
        </w:rPr>
        <w:t xml:space="preserve"> </w:t>
      </w:r>
      <w:r w:rsidRPr="002635CE">
        <w:rPr>
          <w:rFonts w:hint="cs"/>
          <w:cs/>
        </w:rPr>
        <w:t>เมื่อผู้ใช้ทำการเลือกอุปกรณ์และกำหนดค่าผ่านเว็บแอปพลิเคชัน</w:t>
      </w:r>
      <w:r w:rsidRPr="002635CE">
        <w:rPr>
          <w:cs/>
        </w:rPr>
        <w:t xml:space="preserve"> </w:t>
      </w:r>
      <w:r w:rsidRPr="002635CE">
        <w:rPr>
          <w:rFonts w:hint="cs"/>
          <w:cs/>
        </w:rPr>
        <w:t>ระบบจะส่งคำสั่งไปยังอุปกรณ์เครือข่ายผ่านการเชื่อมต่อ</w:t>
      </w:r>
      <w:r w:rsidRPr="002635CE">
        <w:rPr>
          <w:cs/>
        </w:rPr>
        <w:t xml:space="preserve"> </w:t>
      </w:r>
      <w:r w:rsidRPr="002635CE">
        <w:t xml:space="preserve">SSH </w:t>
      </w:r>
      <w:r w:rsidRPr="002635CE">
        <w:rPr>
          <w:rFonts w:hint="cs"/>
          <w:cs/>
        </w:rPr>
        <w:t>หรือ</w:t>
      </w:r>
      <w:r w:rsidRPr="002635CE">
        <w:rPr>
          <w:cs/>
        </w:rPr>
        <w:t xml:space="preserve"> </w:t>
      </w:r>
      <w:r w:rsidRPr="002635CE">
        <w:t xml:space="preserve">SNMP </w:t>
      </w:r>
      <w:r w:rsidRPr="002635CE">
        <w:rPr>
          <w:rFonts w:hint="cs"/>
          <w:cs/>
        </w:rPr>
        <w:t>โดยมี</w:t>
      </w:r>
      <w:r w:rsidRPr="002635CE">
        <w:rPr>
          <w:cs/>
        </w:rPr>
        <w:t xml:space="preserve"> </w:t>
      </w:r>
      <w:r w:rsidRPr="002635CE">
        <w:t xml:space="preserve">Switch Hub </w:t>
      </w:r>
      <w:r w:rsidRPr="002635CE">
        <w:rPr>
          <w:rFonts w:hint="cs"/>
          <w:cs/>
        </w:rPr>
        <w:t>ทำหน้าที่เป็นตัวกลางในการกระจายข้อมูลไปยังอุปกรณ์</w:t>
      </w:r>
      <w:r w:rsidRPr="002635CE">
        <w:rPr>
          <w:cs/>
        </w:rPr>
        <w:t xml:space="preserve"> </w:t>
      </w:r>
      <w:r w:rsidRPr="002635CE">
        <w:t xml:space="preserve">Cisco Switch </w:t>
      </w:r>
      <w:r w:rsidRPr="002635CE">
        <w:rPr>
          <w:rFonts w:hint="cs"/>
          <w:cs/>
        </w:rPr>
        <w:t>ต่างๆ</w:t>
      </w:r>
    </w:p>
    <w:p w14:paraId="6693886E" w14:textId="3F5B545E" w:rsidR="002635CE" w:rsidRPr="002635CE" w:rsidRDefault="002635CE" w:rsidP="002635CE">
      <w:pPr>
        <w:pStyle w:val="Paragraph"/>
      </w:pPr>
      <w:r w:rsidRPr="002635CE">
        <w:rPr>
          <w:rFonts w:hint="cs"/>
          <w:cs/>
        </w:rPr>
        <w:t>นอกจากนี้</w:t>
      </w:r>
      <w:r w:rsidRPr="002635CE">
        <w:rPr>
          <w:cs/>
        </w:rPr>
        <w:t xml:space="preserve"> </w:t>
      </w:r>
      <w:r w:rsidRPr="002635CE">
        <w:rPr>
          <w:rFonts w:hint="cs"/>
          <w:cs/>
        </w:rPr>
        <w:t>ระบบยังเชื่อมต่อกับ</w:t>
      </w:r>
      <w:r w:rsidRPr="002635CE">
        <w:rPr>
          <w:cs/>
        </w:rPr>
        <w:t xml:space="preserve"> </w:t>
      </w:r>
      <w:r w:rsidRPr="002635CE">
        <w:t xml:space="preserve">Web Server </w:t>
      </w:r>
      <w:r w:rsidRPr="002635CE">
        <w:rPr>
          <w:rFonts w:hint="cs"/>
          <w:cs/>
        </w:rPr>
        <w:t>ซึ่งทำหน้าที่เป็นศูนย์กลางในการจัดเก็บข้อมูลค่าการตั้งค่าเครือข่าย</w:t>
      </w:r>
      <w:r w:rsidRPr="002635CE">
        <w:rPr>
          <w:cs/>
        </w:rPr>
        <w:t xml:space="preserve"> </w:t>
      </w:r>
      <w:r w:rsidRPr="002635CE">
        <w:rPr>
          <w:rFonts w:hint="cs"/>
          <w:cs/>
        </w:rPr>
        <w:t>โดยใช้</w:t>
      </w:r>
      <w:r w:rsidRPr="002635CE">
        <w:rPr>
          <w:cs/>
        </w:rPr>
        <w:t xml:space="preserve"> </w:t>
      </w:r>
      <w:r w:rsidRPr="002635CE">
        <w:rPr>
          <w:rFonts w:hint="cs"/>
          <w:cs/>
        </w:rPr>
        <w:t>ฐานข้อมูล</w:t>
      </w:r>
      <w:r w:rsidRPr="002635CE">
        <w:rPr>
          <w:cs/>
        </w:rPr>
        <w:t xml:space="preserve"> </w:t>
      </w:r>
      <w:r w:rsidRPr="002635CE">
        <w:t xml:space="preserve">PostgreSQL </w:t>
      </w:r>
      <w:r w:rsidRPr="002635CE">
        <w:rPr>
          <w:rFonts w:hint="cs"/>
          <w:cs/>
        </w:rPr>
        <w:t>ในการจัดเก็บและบันทึก</w:t>
      </w:r>
      <w:r w:rsidRPr="002635CE">
        <w:rPr>
          <w:cs/>
        </w:rPr>
        <w:t xml:space="preserve"> </w:t>
      </w:r>
      <w:r w:rsidRPr="002635CE">
        <w:t xml:space="preserve">Configuration Templates </w:t>
      </w:r>
      <w:r w:rsidRPr="002635CE">
        <w:rPr>
          <w:rFonts w:hint="cs"/>
          <w:cs/>
        </w:rPr>
        <w:t>รวมถึงค่าต่างๆ</w:t>
      </w:r>
      <w:r w:rsidRPr="002635CE">
        <w:rPr>
          <w:cs/>
        </w:rPr>
        <w:t xml:space="preserve"> </w:t>
      </w:r>
      <w:r w:rsidRPr="002635CE">
        <w:rPr>
          <w:rFonts w:hint="cs"/>
          <w:cs/>
        </w:rPr>
        <w:t>ที่ถูกตั้งไว้ก่อนหน้านี้</w:t>
      </w:r>
      <w:r w:rsidRPr="002635CE">
        <w:rPr>
          <w:cs/>
        </w:rPr>
        <w:t xml:space="preserve"> </w:t>
      </w:r>
      <w:r w:rsidRPr="002635CE">
        <w:rPr>
          <w:rFonts w:hint="cs"/>
          <w:cs/>
        </w:rPr>
        <w:t>เพื่อให้สามารถเรียกใช้งานย้อนหลังได้</w:t>
      </w:r>
      <w:r w:rsidRPr="002635CE">
        <w:rPr>
          <w:cs/>
        </w:rPr>
        <w:t xml:space="preserve"> </w:t>
      </w:r>
      <w:r w:rsidRPr="002635CE">
        <w:rPr>
          <w:rFonts w:hint="cs"/>
          <w:cs/>
        </w:rPr>
        <w:t>ข้อมูลการตั้งค่าจะถูกแสดงผลในหน้าต่าง</w:t>
      </w:r>
      <w:r w:rsidRPr="002635CE">
        <w:rPr>
          <w:cs/>
        </w:rPr>
        <w:t xml:space="preserve"> </w:t>
      </w:r>
      <w:r w:rsidRPr="002635CE">
        <w:t xml:space="preserve">new-update Details </w:t>
      </w:r>
      <w:r w:rsidRPr="002635CE">
        <w:rPr>
          <w:rFonts w:hint="cs"/>
          <w:cs/>
        </w:rPr>
        <w:t>เพื่อให้ผู้ใช้สามารถตรวจสอบและยืนยันค่าที่กำหนดก่อนทำการบันทึกและนำไปใช้จริง</w:t>
      </w:r>
    </w:p>
    <w:p w14:paraId="0C9846F4" w14:textId="50E9F7E2" w:rsidR="002635CE" w:rsidRPr="002635CE" w:rsidRDefault="002635CE" w:rsidP="002635CE">
      <w:pPr>
        <w:pStyle w:val="Paragraph"/>
      </w:pPr>
      <w:r w:rsidRPr="002635CE">
        <w:rPr>
          <w:rFonts w:hint="cs"/>
          <w:cs/>
        </w:rPr>
        <w:t>โครงสร้างของระบบนี้ช่วยให้การบริหารจัดการเครือข่ายเป็นไปอย่างสะดวก</w:t>
      </w:r>
      <w:r w:rsidRPr="002635CE">
        <w:rPr>
          <w:cs/>
        </w:rPr>
        <w:t xml:space="preserve"> </w:t>
      </w:r>
      <w:r w:rsidRPr="002635CE">
        <w:rPr>
          <w:rFonts w:hint="cs"/>
          <w:cs/>
        </w:rPr>
        <w:t>ลดข้อผิดพลาดในการตั้งค่า</w:t>
      </w:r>
      <w:r w:rsidRPr="002635CE">
        <w:rPr>
          <w:cs/>
        </w:rPr>
        <w:t xml:space="preserve"> </w:t>
      </w:r>
      <w:r w:rsidRPr="002635CE">
        <w:rPr>
          <w:rFonts w:hint="cs"/>
          <w:cs/>
        </w:rPr>
        <w:t>และทำให้สามารถกำหนดค่าอุปกรณ์หลายตัวพร้อมกันได้อย่างรวดเร็ว</w:t>
      </w:r>
    </w:p>
    <w:p w14:paraId="3BE741D9" w14:textId="4F218EEA" w:rsidR="00630077" w:rsidRDefault="002635CE" w:rsidP="002635CE">
      <w:pPr>
        <w:pStyle w:val="Heading2"/>
      </w:pPr>
      <w:r w:rsidRPr="002635CE">
        <w:t>Data Flow Diagram</w:t>
      </w:r>
      <w:r>
        <w:rPr>
          <w:rFonts w:hint="cs"/>
          <w:cs/>
        </w:rPr>
        <w:t xml:space="preserve"> </w:t>
      </w:r>
      <w:r w:rsidRPr="002635CE">
        <w:rPr>
          <w:rFonts w:hint="cs"/>
          <w:b w:val="0"/>
          <w:bCs/>
          <w:cs/>
        </w:rPr>
        <w:t>(</w:t>
      </w:r>
      <w:r>
        <w:t>DFD</w:t>
      </w:r>
      <w:r w:rsidRPr="002635CE">
        <w:rPr>
          <w:rFonts w:hint="cs"/>
          <w:b w:val="0"/>
          <w:bCs/>
          <w:cs/>
        </w:rPr>
        <w:t>)</w:t>
      </w:r>
    </w:p>
    <w:p w14:paraId="73B33D27" w14:textId="5727A2A6" w:rsidR="002635CE" w:rsidRPr="002635CE" w:rsidRDefault="002635CE" w:rsidP="002635CE">
      <w:pPr>
        <w:pStyle w:val="Heading2"/>
      </w:pPr>
      <w:r>
        <w:rPr>
          <w:rFonts w:hint="cs"/>
          <w:b w:val="0"/>
          <w:bCs/>
          <w:cs/>
        </w:rPr>
        <w:t>พจนานุกรมข้อมูล</w:t>
      </w:r>
      <w:r>
        <w:rPr>
          <w:b w:val="0"/>
          <w:bCs/>
        </w:rPr>
        <w:t xml:space="preserve"> </w:t>
      </w:r>
      <w:r w:rsidRPr="002635CE">
        <w:rPr>
          <w:rFonts w:hint="cs"/>
          <w:b w:val="0"/>
          <w:bCs/>
          <w:cs/>
        </w:rPr>
        <w:t>(</w:t>
      </w:r>
      <w:r w:rsidRPr="002635CE">
        <w:t>Data Flow Description</w:t>
      </w:r>
      <w:r w:rsidRPr="002635CE">
        <w:rPr>
          <w:rFonts w:hint="cs"/>
          <w:b w:val="0"/>
          <w:bCs/>
          <w:cs/>
        </w:rPr>
        <w:t>)</w:t>
      </w:r>
    </w:p>
    <w:p w14:paraId="2C468D4D" w14:textId="2B0B12A5" w:rsidR="00921DD9" w:rsidRDefault="002635CE" w:rsidP="002635CE">
      <w:pPr>
        <w:pStyle w:val="Heading2"/>
        <w:rPr>
          <w:b w:val="0"/>
          <w:bCs/>
        </w:rPr>
      </w:pPr>
      <w:r w:rsidRPr="002635CE">
        <w:rPr>
          <w:rFonts w:hint="cs"/>
          <w:b w:val="0"/>
          <w:bCs/>
          <w:cs/>
        </w:rPr>
        <w:t>รายละเอียดความหมายของแต่ละข้อมูล</w:t>
      </w:r>
      <w:r>
        <w:t xml:space="preserve"> </w:t>
      </w:r>
      <w:r w:rsidRPr="002635CE">
        <w:rPr>
          <w:rFonts w:hint="cs"/>
          <w:b w:val="0"/>
          <w:bCs/>
          <w:cs/>
        </w:rPr>
        <w:t>(</w:t>
      </w:r>
      <w:r>
        <w:t>Data Element</w:t>
      </w:r>
      <w:r w:rsidRPr="002635CE">
        <w:rPr>
          <w:rFonts w:hint="cs"/>
          <w:b w:val="0"/>
          <w:bCs/>
          <w:cs/>
        </w:rPr>
        <w:t>)</w:t>
      </w:r>
    </w:p>
    <w:p w14:paraId="0860127C" w14:textId="5F015017" w:rsidR="00766399" w:rsidRDefault="00766399" w:rsidP="00766399">
      <w:pPr>
        <w:pStyle w:val="Heading2"/>
      </w:pPr>
      <w:r w:rsidRPr="00766399">
        <w:t>Entity–relationship model (ER model)</w:t>
      </w:r>
    </w:p>
    <w:p w14:paraId="68369B58" w14:textId="77777777" w:rsidR="00127498" w:rsidRDefault="00127498" w:rsidP="00127498">
      <w:pPr>
        <w:keepNext/>
      </w:pPr>
      <w:r>
        <w:rPr>
          <w:rFonts w:ascii="TH Sarabun New" w:hAnsi="TH Sarabun New" w:cs="TH Sarabun New"/>
          <w:noProof/>
          <w:sz w:val="32"/>
          <w:szCs w:val="32"/>
        </w:rPr>
        <w:drawing>
          <wp:inline distT="0" distB="0" distL="0" distR="0" wp14:anchorId="1FA7CB31" wp14:editId="56B99462">
            <wp:extent cx="5276215" cy="1893570"/>
            <wp:effectExtent l="19050" t="19050" r="19685" b="11430"/>
            <wp:docPr id="1513550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215" cy="1893570"/>
                    </a:xfrm>
                    <a:prstGeom prst="rect">
                      <a:avLst/>
                    </a:prstGeom>
                    <a:noFill/>
                    <a:ln w="19050">
                      <a:solidFill>
                        <a:schemeClr val="tx1"/>
                      </a:solidFill>
                    </a:ln>
                  </pic:spPr>
                </pic:pic>
              </a:graphicData>
            </a:graphic>
          </wp:inline>
        </w:drawing>
      </w:r>
    </w:p>
    <w:p w14:paraId="5EEA8B15" w14:textId="708EDC05" w:rsidR="00766399" w:rsidRPr="00127498" w:rsidRDefault="00127498" w:rsidP="00127498">
      <w:pPr>
        <w:pStyle w:val="Caption"/>
        <w:rPr>
          <w:rFonts w:hint="cs"/>
          <w:b/>
          <w:bCs w:val="0"/>
          <w:cs/>
        </w:rPr>
      </w:pPr>
      <w:r w:rsidRPr="00127498">
        <w:rPr>
          <w:cs/>
        </w:rPr>
        <w:t xml:space="preserve">ภาพที่ </w:t>
      </w:r>
      <w:r w:rsidRPr="00127498">
        <w:rPr>
          <w:cs/>
        </w:rPr>
        <w:fldChar w:fldCharType="begin"/>
      </w:r>
      <w:r w:rsidRPr="00127498">
        <w:rPr>
          <w:cs/>
        </w:rPr>
        <w:instrText xml:space="preserve"> </w:instrText>
      </w:r>
      <w:r w:rsidRPr="00127498">
        <w:instrText xml:space="preserve">STYLEREF </w:instrText>
      </w:r>
      <w:r w:rsidRPr="00127498">
        <w:rPr>
          <w:cs/>
        </w:rPr>
        <w:instrText xml:space="preserve">1 </w:instrText>
      </w:r>
      <w:r w:rsidRPr="00127498">
        <w:instrText>\s</w:instrText>
      </w:r>
      <w:r w:rsidRPr="00127498">
        <w:rPr>
          <w:cs/>
        </w:rPr>
        <w:instrText xml:space="preserve"> </w:instrText>
      </w:r>
      <w:r w:rsidRPr="00127498">
        <w:rPr>
          <w:cs/>
        </w:rPr>
        <w:fldChar w:fldCharType="separate"/>
      </w:r>
      <w:r w:rsidRPr="00127498">
        <w:rPr>
          <w:noProof/>
          <w:cs/>
        </w:rPr>
        <w:t>3</w:t>
      </w:r>
      <w:r w:rsidRPr="00127498">
        <w:rPr>
          <w:cs/>
        </w:rPr>
        <w:fldChar w:fldCharType="end"/>
      </w:r>
      <w:r w:rsidRPr="00127498">
        <w:rPr>
          <w:cs/>
        </w:rPr>
        <w:noBreakHyphen/>
      </w:r>
      <w:r w:rsidRPr="00127498">
        <w:rPr>
          <w:cs/>
        </w:rPr>
        <w:fldChar w:fldCharType="begin"/>
      </w:r>
      <w:r w:rsidRPr="00127498">
        <w:rPr>
          <w:cs/>
        </w:rPr>
        <w:instrText xml:space="preserve"> </w:instrText>
      </w:r>
      <w:r w:rsidRPr="00127498">
        <w:instrText xml:space="preserve">SEQ </w:instrText>
      </w:r>
      <w:r w:rsidRPr="00127498">
        <w:rPr>
          <w:cs/>
        </w:rPr>
        <w:instrText xml:space="preserve">ภาพที่ </w:instrText>
      </w:r>
      <w:r w:rsidRPr="00127498">
        <w:instrText xml:space="preserve">\* ARABIC \s </w:instrText>
      </w:r>
      <w:r w:rsidRPr="00127498">
        <w:rPr>
          <w:cs/>
        </w:rPr>
        <w:instrText xml:space="preserve">1 </w:instrText>
      </w:r>
      <w:r w:rsidRPr="00127498">
        <w:rPr>
          <w:cs/>
        </w:rPr>
        <w:fldChar w:fldCharType="separate"/>
      </w:r>
      <w:r w:rsidRPr="00127498">
        <w:rPr>
          <w:noProof/>
          <w:cs/>
        </w:rPr>
        <w:t>3</w:t>
      </w:r>
      <w:r w:rsidRPr="00127498">
        <w:rPr>
          <w:cs/>
        </w:rPr>
        <w:fldChar w:fldCharType="end"/>
      </w:r>
      <w:r>
        <w:t xml:space="preserve"> ER Diagram</w:t>
      </w:r>
      <w:r>
        <w:rPr>
          <w:rFonts w:hint="cs"/>
          <w:cs/>
        </w:rPr>
        <w:t xml:space="preserve"> </w:t>
      </w:r>
      <w:r>
        <w:rPr>
          <w:rFonts w:hint="cs"/>
          <w:b/>
          <w:bCs w:val="0"/>
          <w:cs/>
        </w:rPr>
        <w:t>ของ</w:t>
      </w:r>
      <w:r w:rsidRPr="00127498">
        <w:rPr>
          <w:rFonts w:hint="cs"/>
          <w:b/>
          <w:bCs w:val="0"/>
          <w:cs/>
        </w:rPr>
        <w:t>เว็บแอปพลิเคชั่นช่วยการตั้งค่าอุปกรณ์เครือข่าย</w:t>
      </w:r>
      <w:r w:rsidRPr="00127498">
        <w:rPr>
          <w:b/>
          <w:bCs w:val="0"/>
          <w:cs/>
        </w:rPr>
        <w:t xml:space="preserve"> </w:t>
      </w:r>
      <w:r w:rsidRPr="00127498">
        <w:t>Cisco</w:t>
      </w:r>
    </w:p>
    <w:p w14:paraId="48913F5F" w14:textId="77777777" w:rsidR="00C843C9" w:rsidRPr="00C843C9" w:rsidRDefault="00C843C9" w:rsidP="00C843C9">
      <w:pPr>
        <w:pStyle w:val="Paragraph"/>
      </w:pPr>
      <w:r w:rsidRPr="00C843C9">
        <w:lastRenderedPageBreak/>
        <w:t xml:space="preserve">ER Diagram </w:t>
      </w:r>
      <w:r w:rsidRPr="00C843C9">
        <w:rPr>
          <w:cs/>
        </w:rPr>
        <w:t xml:space="preserve">นี้แสดงโครงสร้างของฐานข้อมูลที่ใช้ในเว็บแอปพลิเคชันช่วยการตั้งค่าอุปกรณ์เครือข่าย </w:t>
      </w:r>
      <w:r w:rsidRPr="00C843C9">
        <w:t xml:space="preserve">Cisco </w:t>
      </w:r>
      <w:r w:rsidRPr="00C843C9">
        <w:rPr>
          <w:cs/>
        </w:rPr>
        <w:t xml:space="preserve">โดยมีตารางหลัก </w:t>
      </w:r>
      <w:r w:rsidRPr="00C843C9">
        <w:t xml:space="preserve">2 </w:t>
      </w:r>
      <w:r w:rsidRPr="00C843C9">
        <w:rPr>
          <w:cs/>
        </w:rPr>
        <w:t>ตาราง ได้แก่</w:t>
      </w:r>
      <w:r w:rsidRPr="00C843C9">
        <w:t xml:space="preserve"> templates </w:t>
      </w:r>
      <w:r w:rsidRPr="00C843C9">
        <w:rPr>
          <w:cs/>
        </w:rPr>
        <w:t>และ</w:t>
      </w:r>
      <w:r w:rsidRPr="00C843C9">
        <w:t xml:space="preserve"> deployment_logs </w:t>
      </w:r>
      <w:r w:rsidRPr="00C843C9">
        <w:rPr>
          <w:cs/>
        </w:rPr>
        <w:t>ซึ่งมีการเชื่อมโยงกันผ่าน</w:t>
      </w:r>
      <w:r w:rsidRPr="00C843C9">
        <w:t xml:space="preserve"> template_name </w:t>
      </w:r>
      <w:r w:rsidRPr="00C843C9">
        <w:rPr>
          <w:cs/>
        </w:rPr>
        <w:t>เพื่อบันทึกการตั้งค่าอุปกรณ์แต่ละครั้ง</w:t>
      </w:r>
    </w:p>
    <w:p w14:paraId="0738FB27" w14:textId="77777777" w:rsidR="00C843C9" w:rsidRPr="00C843C9" w:rsidRDefault="00C843C9" w:rsidP="00C843C9">
      <w:pPr>
        <w:pStyle w:val="Paragraph"/>
      </w:pPr>
      <w:r w:rsidRPr="00C843C9">
        <w:rPr>
          <w:cs/>
        </w:rPr>
        <w:t>ตาราง</w:t>
      </w:r>
      <w:r w:rsidRPr="00C843C9">
        <w:t xml:space="preserve"> templates </w:t>
      </w:r>
      <w:r w:rsidRPr="00C843C9">
        <w:rPr>
          <w:cs/>
        </w:rPr>
        <w:t>ใช้เก็บข้อมูลเกี่ยวกับเทมเพลตการตั้งค่าของอุปกรณ์เครือข่าย ซึ่งแต่ละเทมเพลตจะมี</w:t>
      </w:r>
      <w:r w:rsidRPr="00C843C9">
        <w:t xml:space="preserve"> ID </w:t>
      </w:r>
      <w:r w:rsidRPr="00C843C9">
        <w:rPr>
          <w:cs/>
        </w:rPr>
        <w:t>เป็นค่าหลัก และมี</w:t>
      </w:r>
      <w:r w:rsidRPr="00C843C9">
        <w:t xml:space="preserve"> template_name </w:t>
      </w:r>
      <w:r w:rsidRPr="00C843C9">
        <w:rPr>
          <w:cs/>
        </w:rPr>
        <w:t>กำหนดชื่อของเทมเพลต พร้อมกับ</w:t>
      </w:r>
      <w:r w:rsidRPr="00C843C9">
        <w:t xml:space="preserve"> description </w:t>
      </w:r>
      <w:r w:rsidRPr="00C843C9">
        <w:rPr>
          <w:cs/>
        </w:rPr>
        <w:t>ที่ใช้บอกรายละเอียดเพิ่มเติมเกี่ยวกับเทมเพลตนั้น ๆ นอกจากนี้ยังมี</w:t>
      </w:r>
      <w:r w:rsidRPr="00C843C9">
        <w:t xml:space="preserve"> type </w:t>
      </w:r>
      <w:r w:rsidRPr="00C843C9">
        <w:rPr>
          <w:cs/>
        </w:rPr>
        <w:t xml:space="preserve">ที่บ่งบอกถึงประเภทของเทมเพลต (เช่น </w:t>
      </w:r>
      <w:r w:rsidRPr="00C843C9">
        <w:t xml:space="preserve">CLI, JSON), file_data </w:t>
      </w:r>
      <w:r w:rsidRPr="00C843C9">
        <w:rPr>
          <w:cs/>
        </w:rPr>
        <w:t>ที่ใช้เก็บข้อมูลไฟล์ของเทมเพลต และ</w:t>
      </w:r>
      <w:r w:rsidRPr="00C843C9">
        <w:t xml:space="preserve"> last_updated </w:t>
      </w:r>
      <w:r w:rsidRPr="00C843C9">
        <w:rPr>
          <w:cs/>
        </w:rPr>
        <w:t>ที่แสดงวันที่และเวลาที่มีการอัปเดตล่าสุดของเทมเพลตนั้น</w:t>
      </w:r>
    </w:p>
    <w:p w14:paraId="3007C044" w14:textId="77777777" w:rsidR="00C843C9" w:rsidRPr="00C843C9" w:rsidRDefault="00C843C9" w:rsidP="00C843C9">
      <w:pPr>
        <w:pStyle w:val="Paragraph"/>
      </w:pPr>
      <w:r w:rsidRPr="00C843C9">
        <w:rPr>
          <w:cs/>
        </w:rPr>
        <w:t>ตาราง</w:t>
      </w:r>
      <w:r w:rsidRPr="00C843C9">
        <w:t xml:space="preserve"> deployment_logs </w:t>
      </w:r>
      <w:r w:rsidRPr="00C843C9">
        <w:rPr>
          <w:cs/>
        </w:rPr>
        <w:t>ใช้เก็บข้อมูลประวัติการนำเทมเพลตไปใช้งานกับอุปกรณ์เครือข่าย โดยแต่ละบันทึกจะมี</w:t>
      </w:r>
      <w:r w:rsidRPr="00C843C9">
        <w:t xml:space="preserve"> ID </w:t>
      </w:r>
      <w:r w:rsidRPr="00C843C9">
        <w:rPr>
          <w:cs/>
        </w:rPr>
        <w:t>เป็นค่าหลัก พร้อมกับ</w:t>
      </w:r>
      <w:r w:rsidRPr="00C843C9">
        <w:t xml:space="preserve"> </w:t>
      </w:r>
      <w:proofErr w:type="spellStart"/>
      <w:r w:rsidRPr="00C843C9">
        <w:t>device_ip</w:t>
      </w:r>
      <w:proofErr w:type="spellEnd"/>
      <w:r w:rsidRPr="00C843C9">
        <w:t xml:space="preserve"> </w:t>
      </w:r>
      <w:r w:rsidRPr="00C843C9">
        <w:rPr>
          <w:cs/>
        </w:rPr>
        <w:t>และ</w:t>
      </w:r>
      <w:r w:rsidRPr="00C843C9">
        <w:t xml:space="preserve"> hostname </w:t>
      </w:r>
      <w:r w:rsidRPr="00C843C9">
        <w:rPr>
          <w:cs/>
        </w:rPr>
        <w:t>ที่ระบุอุปกรณ์ปลายทางที่ได้รับการตั้งค่า</w:t>
      </w:r>
      <w:r w:rsidRPr="00C843C9">
        <w:t xml:space="preserve"> template_name </w:t>
      </w:r>
      <w:r w:rsidRPr="00C843C9">
        <w:rPr>
          <w:cs/>
        </w:rPr>
        <w:t>จะบอกว่าการตั้งค่านั้นใช้เทมเพลตใด</w:t>
      </w:r>
      <w:r w:rsidRPr="00C843C9">
        <w:t xml:space="preserve"> status </w:t>
      </w:r>
      <w:r w:rsidRPr="00C843C9">
        <w:rPr>
          <w:cs/>
        </w:rPr>
        <w:t xml:space="preserve">แสดงผลลัพธ์ของการ </w:t>
      </w:r>
      <w:r w:rsidRPr="00C843C9">
        <w:t xml:space="preserve">Deploy </w:t>
      </w:r>
      <w:r w:rsidRPr="00C843C9">
        <w:rPr>
          <w:cs/>
        </w:rPr>
        <w:t>ว่าประสบความสำเร็จหรือไม่</w:t>
      </w:r>
      <w:r w:rsidRPr="00C843C9">
        <w:t xml:space="preserve"> details </w:t>
      </w:r>
      <w:r w:rsidRPr="00C843C9">
        <w:rPr>
          <w:cs/>
        </w:rPr>
        <w:t xml:space="preserve">ให้ข้อมูลเพิ่มเติมเกี่ยวกับการ </w:t>
      </w:r>
      <w:r w:rsidRPr="00C843C9">
        <w:t xml:space="preserve">Deploy </w:t>
      </w:r>
      <w:r w:rsidRPr="00C843C9">
        <w:rPr>
          <w:cs/>
        </w:rPr>
        <w:t>และ</w:t>
      </w:r>
      <w:r w:rsidRPr="00C843C9">
        <w:t xml:space="preserve"> timestamp </w:t>
      </w:r>
      <w:r w:rsidRPr="00C843C9">
        <w:rPr>
          <w:cs/>
        </w:rPr>
        <w:t xml:space="preserve">ใช้ระบุเวลาที่ดำเนินการ </w:t>
      </w:r>
      <w:r w:rsidRPr="00C843C9">
        <w:t>Deploy</w:t>
      </w:r>
    </w:p>
    <w:p w14:paraId="3467B3EA" w14:textId="77777777" w:rsidR="00C843C9" w:rsidRPr="00C843C9" w:rsidRDefault="00C843C9" w:rsidP="00C843C9">
      <w:pPr>
        <w:pStyle w:val="Paragraph"/>
      </w:pPr>
      <w:r w:rsidRPr="00C843C9">
        <w:rPr>
          <w:cs/>
        </w:rPr>
        <w:t>ความสัมพันธ์ระหว่างสองตารางนี้คือ</w:t>
      </w:r>
      <w:r w:rsidRPr="00C843C9">
        <w:t xml:space="preserve"> </w:t>
      </w:r>
      <w:r w:rsidRPr="00C843C9">
        <w:rPr>
          <w:cs/>
        </w:rPr>
        <w:t xml:space="preserve">แต่ละเทมเพลตจากตาราง </w:t>
      </w:r>
      <w:r w:rsidRPr="00C843C9">
        <w:t xml:space="preserve">templates </w:t>
      </w:r>
      <w:r w:rsidRPr="00C843C9">
        <w:rPr>
          <w:cs/>
        </w:rPr>
        <w:t xml:space="preserve">สามารถถูกนำไปใช้ </w:t>
      </w:r>
      <w:r w:rsidRPr="00C843C9">
        <w:t xml:space="preserve">Deploy </w:t>
      </w:r>
      <w:r w:rsidRPr="00C843C9">
        <w:rPr>
          <w:cs/>
        </w:rPr>
        <w:t>ในอุปกรณ์หลายตัว</w:t>
      </w:r>
      <w:r w:rsidRPr="00C843C9">
        <w:t xml:space="preserve"> </w:t>
      </w:r>
      <w:r w:rsidRPr="00C843C9">
        <w:rPr>
          <w:cs/>
        </w:rPr>
        <w:t>และจะมีบันทึกอยู่ใน</w:t>
      </w:r>
      <w:r w:rsidRPr="00C843C9">
        <w:t xml:space="preserve"> deployment_logs </w:t>
      </w:r>
      <w:r w:rsidRPr="00C843C9">
        <w:rPr>
          <w:cs/>
        </w:rPr>
        <w:t xml:space="preserve">ทำให้สามารถติดตามและจัดการการตั้งค่าเครือข่ายได้อย่างเป็นระบบ ลดความผิดพลาด และเพิ่มประสิทธิภาพในการบริหารจัดการอุปกรณ์เครือข่าย </w:t>
      </w:r>
      <w:r w:rsidRPr="00C843C9">
        <w:t>Cisco</w:t>
      </w:r>
    </w:p>
    <w:p w14:paraId="11E648C9" w14:textId="77777777" w:rsidR="00127498" w:rsidRPr="00C843C9" w:rsidRDefault="00127498" w:rsidP="00766399">
      <w:pPr>
        <w:rPr>
          <w:rFonts w:ascii="TH Sarabun New" w:hAnsi="TH Sarabun New" w:cs="TH Sarabun New"/>
          <w:sz w:val="32"/>
          <w:szCs w:val="32"/>
        </w:rPr>
      </w:pPr>
    </w:p>
    <w:p w14:paraId="194CA1E2" w14:textId="6FBD274C" w:rsidR="00921DD9" w:rsidRDefault="002635CE" w:rsidP="0068340B">
      <w:pPr>
        <w:pStyle w:val="Heading2"/>
        <w:spacing w:after="0"/>
      </w:pPr>
      <w:r w:rsidRPr="002635CE">
        <w:rPr>
          <w:rFonts w:hint="cs"/>
          <w:b w:val="0"/>
          <w:bCs/>
          <w:cs/>
        </w:rPr>
        <w:t>การออกแบบ</w:t>
      </w:r>
      <w:r>
        <w:t xml:space="preserve"> Table List</w:t>
      </w:r>
    </w:p>
    <w:p w14:paraId="7515EF1E" w14:textId="07F30DB0" w:rsidR="00146F88" w:rsidRDefault="00146F88" w:rsidP="00C10FB1">
      <w:pPr>
        <w:pStyle w:val="Caption"/>
        <w:spacing w:before="0" w:after="0"/>
        <w:jc w:val="left"/>
        <w:rPr>
          <w:b/>
          <w:bCs w:val="0"/>
        </w:rPr>
      </w:pPr>
      <w:r>
        <w:rPr>
          <w:cs/>
        </w:rPr>
        <w:t xml:space="preserve">ตารางที่ </w:t>
      </w:r>
      <w:r w:rsidR="00F36F29">
        <w:rPr>
          <w:cs/>
        </w:rPr>
        <w:fldChar w:fldCharType="begin"/>
      </w:r>
      <w:r w:rsidR="00F36F29">
        <w:rPr>
          <w:cs/>
        </w:rPr>
        <w:instrText xml:space="preserve"> </w:instrText>
      </w:r>
      <w:r w:rsidR="00F36F29">
        <w:instrText xml:space="preserve">STYLEREF </w:instrText>
      </w:r>
      <w:r w:rsidR="00F36F29">
        <w:rPr>
          <w:cs/>
        </w:rPr>
        <w:instrText xml:space="preserve">1 </w:instrText>
      </w:r>
      <w:r w:rsidR="00F36F29">
        <w:instrText>\s</w:instrText>
      </w:r>
      <w:r w:rsidR="00F36F29">
        <w:rPr>
          <w:cs/>
        </w:rPr>
        <w:instrText xml:space="preserve"> </w:instrText>
      </w:r>
      <w:r w:rsidR="00F36F29">
        <w:rPr>
          <w:cs/>
        </w:rPr>
        <w:fldChar w:fldCharType="separate"/>
      </w:r>
      <w:r w:rsidR="00F36F29">
        <w:rPr>
          <w:noProof/>
          <w:cs/>
        </w:rPr>
        <w:t>3</w:t>
      </w:r>
      <w:r w:rsidR="00F36F29">
        <w:rPr>
          <w:cs/>
        </w:rPr>
        <w:fldChar w:fldCharType="end"/>
      </w:r>
      <w:r w:rsidR="00F36F29">
        <w:rPr>
          <w:cs/>
        </w:rPr>
        <w:noBreakHyphen/>
      </w:r>
      <w:r w:rsidR="00F36F29">
        <w:rPr>
          <w:cs/>
        </w:rPr>
        <w:fldChar w:fldCharType="begin"/>
      </w:r>
      <w:r w:rsidR="00F36F29">
        <w:rPr>
          <w:cs/>
        </w:rPr>
        <w:instrText xml:space="preserve"> </w:instrText>
      </w:r>
      <w:r w:rsidR="00F36F29">
        <w:instrText xml:space="preserve">SEQ </w:instrText>
      </w:r>
      <w:r w:rsidR="00F36F29">
        <w:rPr>
          <w:cs/>
        </w:rPr>
        <w:instrText xml:space="preserve">ตารางที่ </w:instrText>
      </w:r>
      <w:r w:rsidR="00F36F29">
        <w:instrText xml:space="preserve">\* ARABIC \s </w:instrText>
      </w:r>
      <w:r w:rsidR="00F36F29">
        <w:rPr>
          <w:cs/>
        </w:rPr>
        <w:instrText xml:space="preserve">1 </w:instrText>
      </w:r>
      <w:r w:rsidR="00F36F29">
        <w:rPr>
          <w:cs/>
        </w:rPr>
        <w:fldChar w:fldCharType="separate"/>
      </w:r>
      <w:r w:rsidR="00F36F29">
        <w:rPr>
          <w:noProof/>
          <w:cs/>
        </w:rPr>
        <w:t>1</w:t>
      </w:r>
      <w:r w:rsidR="00F36F29">
        <w:rPr>
          <w:cs/>
        </w:rPr>
        <w:fldChar w:fldCharType="end"/>
      </w:r>
      <w:r w:rsidR="0068340B">
        <w:rPr>
          <w:rFonts w:hint="cs"/>
          <w:cs/>
        </w:rPr>
        <w:t xml:space="preserve"> </w:t>
      </w:r>
      <w:r w:rsidR="00A55074">
        <w:rPr>
          <w:rFonts w:hint="cs"/>
          <w:b/>
          <w:bCs w:val="0"/>
          <w:cs/>
        </w:rPr>
        <w:t>แสดงรายชื่อตารางทั้งหมดในระบบ</w:t>
      </w:r>
    </w:p>
    <w:tbl>
      <w:tblPr>
        <w:tblStyle w:val="TableGrid"/>
        <w:tblW w:w="0" w:type="auto"/>
        <w:tblLook w:val="04A0" w:firstRow="1" w:lastRow="0" w:firstColumn="1" w:lastColumn="0" w:noHBand="0" w:noVBand="1"/>
      </w:tblPr>
      <w:tblGrid>
        <w:gridCol w:w="1431"/>
        <w:gridCol w:w="2965"/>
        <w:gridCol w:w="3880"/>
      </w:tblGrid>
      <w:tr w:rsidR="00A55074" w14:paraId="7F34DCF3" w14:textId="77777777" w:rsidTr="00190B4F">
        <w:trPr>
          <w:trHeight w:val="161"/>
        </w:trPr>
        <w:tc>
          <w:tcPr>
            <w:tcW w:w="1435" w:type="dxa"/>
          </w:tcPr>
          <w:p w14:paraId="305C52C8" w14:textId="09A478EE" w:rsidR="00A55074" w:rsidRPr="00190B4F" w:rsidRDefault="00190B4F" w:rsidP="00C10FB1">
            <w:pPr>
              <w:jc w:val="center"/>
              <w:rPr>
                <w:rFonts w:ascii="TH Sarabun New" w:hAnsi="TH Sarabun New" w:cs="TH Sarabun New" w:hint="cs"/>
                <w:sz w:val="28"/>
                <w:szCs w:val="28"/>
                <w:cs/>
              </w:rPr>
            </w:pPr>
            <w:r w:rsidRPr="00190B4F">
              <w:rPr>
                <w:rFonts w:ascii="TH Sarabun New" w:hAnsi="TH Sarabun New" w:cs="TH Sarabun New" w:hint="cs"/>
                <w:sz w:val="28"/>
                <w:szCs w:val="28"/>
                <w:cs/>
              </w:rPr>
              <w:t>ไฟล์ที่</w:t>
            </w:r>
          </w:p>
        </w:tc>
        <w:tc>
          <w:tcPr>
            <w:tcW w:w="2970" w:type="dxa"/>
          </w:tcPr>
          <w:p w14:paraId="60E0A26A" w14:textId="5A3C0BF2"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ชื่อไฟล์</w:t>
            </w:r>
          </w:p>
        </w:tc>
        <w:tc>
          <w:tcPr>
            <w:tcW w:w="3891" w:type="dxa"/>
          </w:tcPr>
          <w:p w14:paraId="24C39B98" w14:textId="1B2E7FA0" w:rsidR="00A55074" w:rsidRPr="00190B4F" w:rsidRDefault="00190B4F" w:rsidP="00C10FB1">
            <w:pPr>
              <w:jc w:val="center"/>
              <w:rPr>
                <w:rFonts w:ascii="TH Sarabun New" w:hAnsi="TH Sarabun New" w:cs="TH Sarabun New"/>
                <w:sz w:val="28"/>
                <w:szCs w:val="28"/>
              </w:rPr>
            </w:pPr>
            <w:r w:rsidRPr="00190B4F">
              <w:rPr>
                <w:rFonts w:ascii="TH Sarabun New" w:hAnsi="TH Sarabun New" w:cs="TH Sarabun New" w:hint="cs"/>
                <w:sz w:val="28"/>
                <w:szCs w:val="28"/>
                <w:cs/>
              </w:rPr>
              <w:t>ความหมาย</w:t>
            </w:r>
          </w:p>
        </w:tc>
      </w:tr>
      <w:tr w:rsidR="00A55074" w14:paraId="0C9236BF" w14:textId="77777777" w:rsidTr="00190B4F">
        <w:trPr>
          <w:trHeight w:val="206"/>
        </w:trPr>
        <w:tc>
          <w:tcPr>
            <w:tcW w:w="1435" w:type="dxa"/>
          </w:tcPr>
          <w:p w14:paraId="2A0D421A" w14:textId="6181721C"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1</w:t>
            </w:r>
          </w:p>
        </w:tc>
        <w:tc>
          <w:tcPr>
            <w:tcW w:w="2970" w:type="dxa"/>
          </w:tcPr>
          <w:p w14:paraId="59ADA19B" w14:textId="640C6811"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templates</w:t>
            </w:r>
          </w:p>
        </w:tc>
        <w:tc>
          <w:tcPr>
            <w:tcW w:w="3891" w:type="dxa"/>
          </w:tcPr>
          <w:p w14:paraId="751DA00E" w14:textId="189AF603" w:rsidR="00A55074" w:rsidRPr="00190B4F" w:rsidRDefault="00C10FB1" w:rsidP="00C10FB1">
            <w:pPr>
              <w:rPr>
                <w:rFonts w:ascii="TH Sarabun New" w:hAnsi="TH Sarabun New" w:cs="TH Sarabun New"/>
                <w:sz w:val="28"/>
                <w:szCs w:val="28"/>
              </w:rPr>
            </w:pPr>
            <w:r>
              <w:rPr>
                <w:rFonts w:ascii="TH Sarabun New" w:hAnsi="TH Sarabun New" w:cs="TH Sarabun New" w:hint="cs"/>
                <w:sz w:val="28"/>
                <w:szCs w:val="28"/>
                <w:cs/>
              </w:rPr>
              <w:t>เก็บข้อมูลเทมเพลตการตั้งค่าอุปกรณ์</w:t>
            </w:r>
          </w:p>
        </w:tc>
      </w:tr>
      <w:tr w:rsidR="00A55074" w14:paraId="18F18FC6" w14:textId="77777777" w:rsidTr="00190B4F">
        <w:tc>
          <w:tcPr>
            <w:tcW w:w="1435" w:type="dxa"/>
          </w:tcPr>
          <w:p w14:paraId="604AE206" w14:textId="3E038AFE"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2</w:t>
            </w:r>
          </w:p>
        </w:tc>
        <w:tc>
          <w:tcPr>
            <w:tcW w:w="2970" w:type="dxa"/>
          </w:tcPr>
          <w:p w14:paraId="33CDF991" w14:textId="60DF1C90" w:rsidR="00A55074" w:rsidRPr="00190B4F" w:rsidRDefault="00C10FB1" w:rsidP="00C10FB1">
            <w:pPr>
              <w:rPr>
                <w:rFonts w:ascii="TH Sarabun New" w:hAnsi="TH Sarabun New" w:cs="TH Sarabun New"/>
                <w:sz w:val="28"/>
                <w:szCs w:val="28"/>
              </w:rPr>
            </w:pPr>
            <w:r>
              <w:rPr>
                <w:rFonts w:ascii="TH Sarabun New" w:hAnsi="TH Sarabun New" w:cs="TH Sarabun New"/>
                <w:sz w:val="28"/>
                <w:szCs w:val="28"/>
              </w:rPr>
              <w:t>deployment_logs</w:t>
            </w:r>
          </w:p>
        </w:tc>
        <w:tc>
          <w:tcPr>
            <w:tcW w:w="3891" w:type="dxa"/>
          </w:tcPr>
          <w:p w14:paraId="7FEBED0A" w14:textId="6301DBD0" w:rsidR="00A55074" w:rsidRPr="00190B4F" w:rsidRDefault="00C10FB1" w:rsidP="00C10FB1">
            <w:pPr>
              <w:rPr>
                <w:rFonts w:ascii="TH Sarabun New" w:hAnsi="TH Sarabun New" w:cs="TH Sarabun New" w:hint="cs"/>
                <w:sz w:val="28"/>
                <w:szCs w:val="28"/>
                <w:cs/>
              </w:rPr>
            </w:pPr>
            <w:r>
              <w:rPr>
                <w:rFonts w:ascii="TH Sarabun New" w:hAnsi="TH Sarabun New" w:cs="TH Sarabun New" w:hint="cs"/>
                <w:sz w:val="28"/>
                <w:szCs w:val="28"/>
                <w:cs/>
              </w:rPr>
              <w:t>เก็บข้อมูลประวัติการส่งคำสั่งไปยังอุปกรณ์</w:t>
            </w:r>
          </w:p>
        </w:tc>
      </w:tr>
    </w:tbl>
    <w:p w14:paraId="33269066" w14:textId="77777777" w:rsidR="00A55074" w:rsidRPr="00A55074" w:rsidRDefault="00A55074" w:rsidP="00C10FB1">
      <w:pPr>
        <w:rPr>
          <w:rFonts w:cstheme="minorBidi" w:hint="cs"/>
        </w:rPr>
      </w:pPr>
    </w:p>
    <w:p w14:paraId="0A4DE73B" w14:textId="150C1920" w:rsidR="002635CE" w:rsidRDefault="002635CE" w:rsidP="00C10FB1">
      <w:pPr>
        <w:pStyle w:val="Heading2"/>
        <w:spacing w:before="0" w:after="0"/>
        <w:rPr>
          <w:b w:val="0"/>
          <w:bCs/>
        </w:rPr>
      </w:pPr>
      <w:r w:rsidRPr="002635CE">
        <w:rPr>
          <w:rFonts w:hint="cs"/>
          <w:b w:val="0"/>
          <w:bCs/>
          <w:cs/>
        </w:rPr>
        <w:t>การออกแบบตารางข้อมูล</w:t>
      </w:r>
      <w:r w:rsidRPr="002635CE">
        <w:rPr>
          <w:b w:val="0"/>
          <w:bCs/>
        </w:rPr>
        <w:t xml:space="preserve"> </w:t>
      </w:r>
      <w:r w:rsidRPr="002635CE">
        <w:rPr>
          <w:rFonts w:hint="cs"/>
          <w:b w:val="0"/>
          <w:bCs/>
          <w:cs/>
        </w:rPr>
        <w:t>(</w:t>
      </w:r>
      <w:r>
        <w:t>Table Layout</w:t>
      </w:r>
      <w:r w:rsidRPr="002635CE">
        <w:rPr>
          <w:rFonts w:hint="cs"/>
          <w:b w:val="0"/>
          <w:bCs/>
          <w:cs/>
        </w:rPr>
        <w:t>)</w:t>
      </w:r>
    </w:p>
    <w:p w14:paraId="42C0C24A" w14:textId="6EAB889C" w:rsidR="00C10FB1" w:rsidRDefault="00C10FB1" w:rsidP="00C10FB1">
      <w:pPr>
        <w:pStyle w:val="Caption"/>
        <w:jc w:val="left"/>
        <w:rPr>
          <w:b/>
          <w:bCs w:val="0"/>
        </w:rPr>
      </w:pPr>
      <w:r w:rsidRPr="00C10FB1">
        <w:rPr>
          <w:cs/>
        </w:rPr>
        <w:t xml:space="preserve">ตารางที่ </w:t>
      </w:r>
      <w:r w:rsidR="00F36F29">
        <w:rPr>
          <w:cs/>
        </w:rPr>
        <w:fldChar w:fldCharType="begin"/>
      </w:r>
      <w:r w:rsidR="00F36F29">
        <w:rPr>
          <w:cs/>
        </w:rPr>
        <w:instrText xml:space="preserve"> </w:instrText>
      </w:r>
      <w:r w:rsidR="00F36F29">
        <w:instrText xml:space="preserve">STYLEREF </w:instrText>
      </w:r>
      <w:r w:rsidR="00F36F29">
        <w:rPr>
          <w:cs/>
        </w:rPr>
        <w:instrText xml:space="preserve">1 </w:instrText>
      </w:r>
      <w:r w:rsidR="00F36F29">
        <w:instrText>\s</w:instrText>
      </w:r>
      <w:r w:rsidR="00F36F29">
        <w:rPr>
          <w:cs/>
        </w:rPr>
        <w:instrText xml:space="preserve"> </w:instrText>
      </w:r>
      <w:r w:rsidR="00F36F29">
        <w:rPr>
          <w:cs/>
        </w:rPr>
        <w:fldChar w:fldCharType="separate"/>
      </w:r>
      <w:r w:rsidR="00F36F29">
        <w:rPr>
          <w:noProof/>
          <w:cs/>
        </w:rPr>
        <w:t>3</w:t>
      </w:r>
      <w:r w:rsidR="00F36F29">
        <w:rPr>
          <w:cs/>
        </w:rPr>
        <w:fldChar w:fldCharType="end"/>
      </w:r>
      <w:r w:rsidR="00F36F29">
        <w:rPr>
          <w:cs/>
        </w:rPr>
        <w:noBreakHyphen/>
      </w:r>
      <w:r w:rsidR="00F36F29">
        <w:rPr>
          <w:cs/>
        </w:rPr>
        <w:fldChar w:fldCharType="begin"/>
      </w:r>
      <w:r w:rsidR="00F36F29">
        <w:rPr>
          <w:cs/>
        </w:rPr>
        <w:instrText xml:space="preserve"> </w:instrText>
      </w:r>
      <w:r w:rsidR="00F36F29">
        <w:instrText xml:space="preserve">SEQ </w:instrText>
      </w:r>
      <w:r w:rsidR="00F36F29">
        <w:rPr>
          <w:cs/>
        </w:rPr>
        <w:instrText xml:space="preserve">ตารางที่ </w:instrText>
      </w:r>
      <w:r w:rsidR="00F36F29">
        <w:instrText xml:space="preserve">\* ARABIC \s </w:instrText>
      </w:r>
      <w:r w:rsidR="00F36F29">
        <w:rPr>
          <w:cs/>
        </w:rPr>
        <w:instrText xml:space="preserve">1 </w:instrText>
      </w:r>
      <w:r w:rsidR="00F36F29">
        <w:rPr>
          <w:cs/>
        </w:rPr>
        <w:fldChar w:fldCharType="separate"/>
      </w:r>
      <w:r w:rsidR="00F36F29">
        <w:rPr>
          <w:noProof/>
          <w:cs/>
        </w:rPr>
        <w:t>2</w:t>
      </w:r>
      <w:r w:rsidR="00F36F29">
        <w:rPr>
          <w:cs/>
        </w:rPr>
        <w:fldChar w:fldCharType="end"/>
      </w:r>
      <w:r w:rsidRPr="00C10FB1">
        <w:t xml:space="preserve"> </w:t>
      </w:r>
      <w:r>
        <w:rPr>
          <w:rFonts w:hint="cs"/>
          <w:b/>
          <w:bCs w:val="0"/>
          <w:cs/>
        </w:rPr>
        <w:t xml:space="preserve">ตาราง </w:t>
      </w:r>
      <w:r w:rsidRPr="00C10FB1">
        <w:t>templates</w:t>
      </w:r>
      <w:r>
        <w:rPr>
          <w:rFonts w:hint="cs"/>
          <w:cs/>
        </w:rPr>
        <w:t xml:space="preserve"> </w:t>
      </w:r>
      <w:r w:rsidRPr="00C10FB1">
        <w:rPr>
          <w:rFonts w:hint="cs"/>
          <w:b/>
          <w:bCs w:val="0"/>
          <w:cs/>
        </w:rPr>
        <w:t>(</w:t>
      </w:r>
      <w:r w:rsidRPr="00C10FB1">
        <w:t>Table name</w:t>
      </w:r>
      <w:r w:rsidRPr="00C10FB1">
        <w:rPr>
          <w:rFonts w:hint="cs"/>
          <w:cs/>
        </w:rPr>
        <w:t xml:space="preserve"> </w:t>
      </w:r>
      <w:r w:rsidRPr="00C10FB1">
        <w:t>: template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07757" w14:paraId="29A74EA5" w14:textId="51108E41" w:rsidTr="00F36F29">
        <w:tc>
          <w:tcPr>
            <w:tcW w:w="1569" w:type="dxa"/>
          </w:tcPr>
          <w:p w14:paraId="5E87A883" w14:textId="2F047F6F" w:rsidR="00C10FB1" w:rsidRPr="00C10FB1" w:rsidRDefault="00C10FB1" w:rsidP="00C10FB1">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5588515" w14:textId="22FA85D2" w:rsidR="00C10FB1" w:rsidRPr="00C10FB1" w:rsidRDefault="00C10FB1" w:rsidP="00C10FB1">
            <w:pPr>
              <w:jc w:val="center"/>
              <w:rPr>
                <w:rFonts w:ascii="TH Sarabun New" w:hAnsi="TH Sarabun New" w:cs="TH Sarabun New" w:hint="cs"/>
                <w:sz w:val="28"/>
                <w:szCs w:val="28"/>
              </w:rPr>
            </w:pPr>
            <w:r>
              <w:rPr>
                <w:rFonts w:ascii="TH Sarabun New" w:hAnsi="TH Sarabun New" w:cs="TH Sarabun New" w:hint="cs"/>
                <w:sz w:val="28"/>
                <w:szCs w:val="28"/>
                <w:cs/>
              </w:rPr>
              <w:t>ความหมาย</w:t>
            </w:r>
          </w:p>
        </w:tc>
        <w:tc>
          <w:tcPr>
            <w:tcW w:w="1061" w:type="dxa"/>
          </w:tcPr>
          <w:p w14:paraId="7FF62D40" w14:textId="0CF37253"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2232DA0D" w14:textId="178A3D05" w:rsidR="00C10FB1" w:rsidRPr="00C10FB1" w:rsidRDefault="00C10FB1" w:rsidP="00C10FB1">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13E3EA7C" w14:textId="404D5258" w:rsidR="00C10FB1" w:rsidRPr="00C10FB1" w:rsidRDefault="00C10FB1" w:rsidP="00C10FB1">
            <w:pPr>
              <w:jc w:val="center"/>
              <w:rPr>
                <w:rFonts w:ascii="TH Sarabun New" w:hAnsi="TH Sarabun New" w:cs="TH Sarabun New" w:hint="cs"/>
                <w:sz w:val="28"/>
                <w:szCs w:val="28"/>
              </w:rPr>
            </w:pPr>
            <w:r>
              <w:rPr>
                <w:rFonts w:ascii="TH Sarabun New" w:hAnsi="TH Sarabun New" w:cs="TH Sarabun New" w:hint="cs"/>
                <w:sz w:val="28"/>
                <w:szCs w:val="28"/>
                <w:cs/>
              </w:rPr>
              <w:t>หมายเหตุ</w:t>
            </w:r>
          </w:p>
        </w:tc>
        <w:tc>
          <w:tcPr>
            <w:tcW w:w="1811" w:type="dxa"/>
          </w:tcPr>
          <w:p w14:paraId="032E456F" w14:textId="3FE631F4" w:rsidR="00C10FB1" w:rsidRDefault="00C10FB1" w:rsidP="00C10FB1">
            <w:pPr>
              <w:jc w:val="center"/>
              <w:rPr>
                <w:rFonts w:ascii="TH Sarabun New" w:hAnsi="TH Sarabun New" w:cs="TH Sarabun New" w:hint="cs"/>
                <w:sz w:val="28"/>
                <w:szCs w:val="28"/>
                <w:cs/>
              </w:rPr>
            </w:pPr>
            <w:r>
              <w:rPr>
                <w:rFonts w:ascii="TH Sarabun New" w:hAnsi="TH Sarabun New" w:cs="TH Sarabun New" w:hint="cs"/>
                <w:sz w:val="28"/>
                <w:szCs w:val="28"/>
                <w:cs/>
              </w:rPr>
              <w:t>ตัวอย่างข้อมูล</w:t>
            </w:r>
          </w:p>
        </w:tc>
      </w:tr>
      <w:tr w:rsidR="00F07757" w14:paraId="090FE1B9" w14:textId="212A636E" w:rsidTr="00F36F29">
        <w:tc>
          <w:tcPr>
            <w:tcW w:w="1569" w:type="dxa"/>
          </w:tcPr>
          <w:p w14:paraId="1280E13E" w14:textId="2066328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754DBE11" w14:textId="02737949" w:rsidR="00C10FB1" w:rsidRPr="00C10FB1" w:rsidRDefault="00C10FB1" w:rsidP="00C10FB1">
            <w:pPr>
              <w:rPr>
                <w:rFonts w:ascii="TH Sarabun New" w:hAnsi="TH Sarabun New" w:cs="TH Sarabun New" w:hint="cs"/>
                <w:sz w:val="28"/>
                <w:szCs w:val="28"/>
                <w:cs/>
              </w:rPr>
            </w:pPr>
            <w:r>
              <w:rPr>
                <w:rFonts w:ascii="TH Sarabun New" w:hAnsi="TH Sarabun New" w:cs="TH Sarabun New" w:hint="cs"/>
                <w:sz w:val="28"/>
                <w:szCs w:val="28"/>
                <w:cs/>
              </w:rPr>
              <w:t>รหัสข้อมูลเทมเพลต</w:t>
            </w:r>
          </w:p>
        </w:tc>
        <w:tc>
          <w:tcPr>
            <w:tcW w:w="1061" w:type="dxa"/>
          </w:tcPr>
          <w:p w14:paraId="42819B5F" w14:textId="2578576A"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01325578" w14:textId="37C0307A"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3059ACA" w14:textId="60F0F3A1"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72353DF7" w14:textId="16BF4FDE"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1</w:t>
            </w:r>
          </w:p>
        </w:tc>
      </w:tr>
      <w:tr w:rsidR="00F07757" w14:paraId="30758DA4" w14:textId="7F9716C0" w:rsidTr="00F36F29">
        <w:tc>
          <w:tcPr>
            <w:tcW w:w="1569" w:type="dxa"/>
          </w:tcPr>
          <w:p w14:paraId="415326DF" w14:textId="6C96188F"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E070E1B" w14:textId="319BD2F5" w:rsidR="00C10FB1" w:rsidRPr="00C10FB1" w:rsidRDefault="00F07757" w:rsidP="00C10FB1">
            <w:pPr>
              <w:rPr>
                <w:rFonts w:ascii="TH Sarabun New" w:hAnsi="TH Sarabun New" w:cs="TH Sarabun New" w:hint="cs"/>
                <w:sz w:val="28"/>
                <w:szCs w:val="28"/>
                <w:cs/>
              </w:rPr>
            </w:pPr>
            <w:r>
              <w:rPr>
                <w:rFonts w:ascii="TH Sarabun New" w:hAnsi="TH Sarabun New" w:cs="TH Sarabun New" w:hint="cs"/>
                <w:sz w:val="28"/>
                <w:szCs w:val="28"/>
                <w:cs/>
              </w:rPr>
              <w:t>ชื่อเทมเพลต</w:t>
            </w:r>
          </w:p>
        </w:tc>
        <w:tc>
          <w:tcPr>
            <w:tcW w:w="1061" w:type="dxa"/>
          </w:tcPr>
          <w:p w14:paraId="5FB4DB0D" w14:textId="30B281B7"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3844793C" w14:textId="599B520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35EBC1C6" w14:textId="6B40FEF0"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6250C4DA" w14:textId="49A46FA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07757" w14:paraId="731031DF" w14:textId="4F9CB7D6" w:rsidTr="00F36F29">
        <w:tc>
          <w:tcPr>
            <w:tcW w:w="1569" w:type="dxa"/>
          </w:tcPr>
          <w:p w14:paraId="28C795B6" w14:textId="0DF3B849" w:rsidR="00C10FB1" w:rsidRPr="00C10FB1" w:rsidRDefault="00C10FB1" w:rsidP="00C10FB1">
            <w:pPr>
              <w:rPr>
                <w:rFonts w:ascii="TH Sarabun New" w:hAnsi="TH Sarabun New" w:cs="TH Sarabun New"/>
                <w:sz w:val="28"/>
                <w:szCs w:val="28"/>
              </w:rPr>
            </w:pPr>
            <w:r>
              <w:rPr>
                <w:rFonts w:ascii="TH Sarabun New" w:hAnsi="TH Sarabun New" w:cs="TH Sarabun New"/>
                <w:sz w:val="28"/>
                <w:szCs w:val="28"/>
              </w:rPr>
              <w:lastRenderedPageBreak/>
              <w:t>description</w:t>
            </w:r>
          </w:p>
        </w:tc>
        <w:tc>
          <w:tcPr>
            <w:tcW w:w="2209" w:type="dxa"/>
          </w:tcPr>
          <w:p w14:paraId="0BC72563" w14:textId="600D9B2F" w:rsidR="00C10FB1" w:rsidRPr="00C10FB1" w:rsidRDefault="00F07757" w:rsidP="00C10FB1">
            <w:pPr>
              <w:rPr>
                <w:rFonts w:ascii="TH Sarabun New" w:hAnsi="TH Sarabun New" w:cs="TH Sarabun New" w:hint="cs"/>
                <w:sz w:val="28"/>
                <w:szCs w:val="28"/>
                <w:cs/>
              </w:rPr>
            </w:pPr>
            <w:r>
              <w:rPr>
                <w:rFonts w:ascii="TH Sarabun New" w:hAnsi="TH Sarabun New" w:cs="TH Sarabun New" w:hint="cs"/>
                <w:sz w:val="28"/>
                <w:szCs w:val="28"/>
                <w:cs/>
              </w:rPr>
              <w:t>คำอธิบายเพิ่มเติมเทมเพลต</w:t>
            </w:r>
          </w:p>
        </w:tc>
        <w:tc>
          <w:tcPr>
            <w:tcW w:w="1061" w:type="dxa"/>
          </w:tcPr>
          <w:p w14:paraId="71F1F844" w14:textId="663245AA"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6ACE3679" w14:textId="06A5C027"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40C9DD9" w14:textId="581D498C"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A456203" w14:textId="2C340694"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For KDDI Test Deploy</w:t>
            </w:r>
          </w:p>
        </w:tc>
      </w:tr>
      <w:tr w:rsidR="00F07757" w14:paraId="772F3E7F" w14:textId="77777777" w:rsidTr="00F36F29">
        <w:tc>
          <w:tcPr>
            <w:tcW w:w="1569" w:type="dxa"/>
          </w:tcPr>
          <w:p w14:paraId="2BF52CD8" w14:textId="14CB0196" w:rsidR="00C10FB1" w:rsidRDefault="00C10FB1" w:rsidP="00C10FB1">
            <w:pPr>
              <w:rPr>
                <w:rFonts w:ascii="TH Sarabun New" w:hAnsi="TH Sarabun New" w:cs="TH Sarabun New"/>
                <w:sz w:val="28"/>
                <w:szCs w:val="28"/>
              </w:rPr>
            </w:pPr>
            <w:r>
              <w:rPr>
                <w:rFonts w:ascii="TH Sarabun New" w:hAnsi="TH Sarabun New" w:cs="TH Sarabun New"/>
                <w:sz w:val="28"/>
                <w:szCs w:val="28"/>
              </w:rPr>
              <w:t>type</w:t>
            </w:r>
          </w:p>
        </w:tc>
        <w:tc>
          <w:tcPr>
            <w:tcW w:w="2209" w:type="dxa"/>
          </w:tcPr>
          <w:p w14:paraId="77C61596" w14:textId="79F9A6FC" w:rsidR="00C10FB1" w:rsidRPr="00C10FB1" w:rsidRDefault="00215B05" w:rsidP="00C10FB1">
            <w:pPr>
              <w:rPr>
                <w:rFonts w:ascii="TH Sarabun New" w:hAnsi="TH Sarabun New" w:cs="TH Sarabun New" w:hint="cs"/>
                <w:sz w:val="28"/>
                <w:szCs w:val="28"/>
                <w:cs/>
              </w:rPr>
            </w:pPr>
            <w:r>
              <w:rPr>
                <w:rFonts w:ascii="TH Sarabun New" w:hAnsi="TH Sarabun New" w:cs="TH Sarabun New" w:hint="cs"/>
                <w:sz w:val="28"/>
                <w:szCs w:val="28"/>
                <w:cs/>
              </w:rPr>
              <w:t>ประเภทของไฟล์เทมเพลต</w:t>
            </w:r>
          </w:p>
        </w:tc>
        <w:tc>
          <w:tcPr>
            <w:tcW w:w="1061" w:type="dxa"/>
          </w:tcPr>
          <w:p w14:paraId="05370166" w14:textId="5C84DB90" w:rsidR="00C10FB1" w:rsidRPr="00C10FB1" w:rsidRDefault="00215B05" w:rsidP="00C10FB1">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2A3D5ABB" w14:textId="316C9588"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ECE8603" w14:textId="769B54D3"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23F7DEE8" w14:textId="286B2FAF"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txt</w:t>
            </w:r>
          </w:p>
        </w:tc>
      </w:tr>
      <w:tr w:rsidR="00F07757" w14:paraId="4FFF8658" w14:textId="77777777" w:rsidTr="00F36F29">
        <w:tc>
          <w:tcPr>
            <w:tcW w:w="1569" w:type="dxa"/>
          </w:tcPr>
          <w:p w14:paraId="0EC34EC6" w14:textId="28D57697" w:rsidR="00C10FB1" w:rsidRDefault="00C10FB1" w:rsidP="00C10FB1">
            <w:pPr>
              <w:rPr>
                <w:rFonts w:ascii="TH Sarabun New" w:hAnsi="TH Sarabun New" w:cs="TH Sarabun New"/>
                <w:sz w:val="28"/>
                <w:szCs w:val="28"/>
              </w:rPr>
            </w:pPr>
            <w:r>
              <w:rPr>
                <w:rFonts w:ascii="TH Sarabun New" w:hAnsi="TH Sarabun New" w:cs="TH Sarabun New"/>
                <w:sz w:val="28"/>
                <w:szCs w:val="28"/>
              </w:rPr>
              <w:t>last_updated</w:t>
            </w:r>
          </w:p>
        </w:tc>
        <w:tc>
          <w:tcPr>
            <w:tcW w:w="2209" w:type="dxa"/>
          </w:tcPr>
          <w:p w14:paraId="75B1B3C1" w14:textId="45320105" w:rsidR="00F07757" w:rsidRPr="00C10FB1" w:rsidRDefault="00F07757" w:rsidP="00C10FB1">
            <w:pPr>
              <w:rPr>
                <w:rFonts w:ascii="TH Sarabun New" w:hAnsi="TH Sarabun New" w:cs="TH Sarabun New" w:hint="cs"/>
                <w:sz w:val="28"/>
                <w:szCs w:val="28"/>
              </w:rPr>
            </w:pPr>
            <w:r>
              <w:rPr>
                <w:rFonts w:ascii="TH Sarabun New" w:hAnsi="TH Sarabun New" w:cs="TH Sarabun New" w:hint="cs"/>
                <w:sz w:val="28"/>
                <w:szCs w:val="28"/>
                <w:cs/>
              </w:rPr>
              <w:t>อัปเดตเทมเพลตครั้งล่าสุด</w:t>
            </w:r>
          </w:p>
        </w:tc>
        <w:tc>
          <w:tcPr>
            <w:tcW w:w="1061" w:type="dxa"/>
          </w:tcPr>
          <w:p w14:paraId="3D49EB4C" w14:textId="4E92A5B4" w:rsidR="00C10FB1" w:rsidRPr="00C10FB1" w:rsidRDefault="00F36F29" w:rsidP="00C10FB1">
            <w:pPr>
              <w:rPr>
                <w:rFonts w:ascii="TH Sarabun New" w:hAnsi="TH Sarabun New" w:cs="TH Sarabun New"/>
                <w:sz w:val="28"/>
                <w:szCs w:val="28"/>
              </w:rPr>
            </w:pPr>
            <w:r>
              <w:rPr>
                <w:rFonts w:ascii="TH Sarabun New" w:hAnsi="TH Sarabun New" w:cs="TH Sarabun New"/>
                <w:sz w:val="28"/>
                <w:szCs w:val="28"/>
              </w:rPr>
              <w:t>Date time</w:t>
            </w:r>
          </w:p>
        </w:tc>
        <w:tc>
          <w:tcPr>
            <w:tcW w:w="638" w:type="dxa"/>
          </w:tcPr>
          <w:p w14:paraId="57D4A9EF" w14:textId="12E21ECD"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1488222C" w14:textId="0974924D"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4593BE7C" w14:textId="3BE937C2" w:rsidR="00C10FB1" w:rsidRPr="00C10FB1" w:rsidRDefault="00F07757" w:rsidP="00C10FB1">
            <w:pPr>
              <w:rPr>
                <w:rFonts w:ascii="TH Sarabun New" w:hAnsi="TH Sarabun New" w:cs="TH Sarabun New"/>
                <w:sz w:val="28"/>
                <w:szCs w:val="28"/>
              </w:rPr>
            </w:pPr>
            <w:r w:rsidRPr="00F07757">
              <w:rPr>
                <w:rFonts w:ascii="TH Sarabun New" w:hAnsi="TH Sarabun New" w:cs="TH Sarabun New"/>
                <w:sz w:val="28"/>
                <w:szCs w:val="28"/>
                <w:cs/>
              </w:rPr>
              <w:t>2025-02-25 17:30:52</w:t>
            </w:r>
          </w:p>
        </w:tc>
      </w:tr>
      <w:tr w:rsidR="00F07757" w14:paraId="227965F4" w14:textId="77777777" w:rsidTr="00F36F29">
        <w:tc>
          <w:tcPr>
            <w:tcW w:w="1569" w:type="dxa"/>
          </w:tcPr>
          <w:p w14:paraId="5173F49C" w14:textId="1F83844C" w:rsidR="00C10FB1" w:rsidRDefault="00C10FB1" w:rsidP="00C10FB1">
            <w:pPr>
              <w:rPr>
                <w:rFonts w:ascii="TH Sarabun New" w:hAnsi="TH Sarabun New" w:cs="TH Sarabun New"/>
                <w:sz w:val="28"/>
                <w:szCs w:val="28"/>
              </w:rPr>
            </w:pPr>
            <w:r>
              <w:rPr>
                <w:rFonts w:ascii="TH Sarabun New" w:hAnsi="TH Sarabun New" w:cs="TH Sarabun New"/>
                <w:sz w:val="28"/>
                <w:szCs w:val="28"/>
              </w:rPr>
              <w:t>file_data</w:t>
            </w:r>
          </w:p>
        </w:tc>
        <w:tc>
          <w:tcPr>
            <w:tcW w:w="2209" w:type="dxa"/>
          </w:tcPr>
          <w:p w14:paraId="687BEB65" w14:textId="063999DC" w:rsidR="00C10FB1" w:rsidRPr="00C10FB1" w:rsidRDefault="00F36F29" w:rsidP="00C10FB1">
            <w:pPr>
              <w:rPr>
                <w:rFonts w:ascii="TH Sarabun New" w:hAnsi="TH Sarabun New" w:cs="TH Sarabun New" w:hint="cs"/>
                <w:sz w:val="28"/>
                <w:szCs w:val="28"/>
              </w:rPr>
            </w:pPr>
            <w:r>
              <w:rPr>
                <w:rFonts w:ascii="TH Sarabun New" w:hAnsi="TH Sarabun New" w:cs="TH Sarabun New" w:hint="cs"/>
                <w:sz w:val="28"/>
                <w:szCs w:val="28"/>
                <w:cs/>
              </w:rPr>
              <w:t>ข้อมูลเทมเพลตคำสั่ง</w:t>
            </w:r>
          </w:p>
        </w:tc>
        <w:tc>
          <w:tcPr>
            <w:tcW w:w="1061" w:type="dxa"/>
          </w:tcPr>
          <w:p w14:paraId="75028304" w14:textId="7AB2D86B" w:rsidR="00C10FB1" w:rsidRPr="00C10FB1" w:rsidRDefault="00215B05" w:rsidP="00C10FB1">
            <w:pPr>
              <w:rPr>
                <w:rFonts w:ascii="TH Sarabun New" w:hAnsi="TH Sarabun New" w:cs="TH Sarabun New" w:hint="cs"/>
                <w:sz w:val="28"/>
                <w:szCs w:val="28"/>
                <w:cs/>
              </w:rPr>
            </w:pPr>
            <w:r w:rsidRPr="00215B05">
              <w:rPr>
                <w:rFonts w:ascii="TH Sarabun New" w:hAnsi="TH Sarabun New" w:cs="TH Sarabun New"/>
                <w:sz w:val="28"/>
                <w:szCs w:val="28"/>
              </w:rPr>
              <w:t>bytea</w:t>
            </w:r>
          </w:p>
        </w:tc>
        <w:tc>
          <w:tcPr>
            <w:tcW w:w="638" w:type="dxa"/>
          </w:tcPr>
          <w:p w14:paraId="7C691DEC" w14:textId="7E2E0B99" w:rsidR="00C10FB1" w:rsidRPr="00C10FB1" w:rsidRDefault="00215B05" w:rsidP="00C10FB1">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7ADCF1B" w14:textId="4012221B" w:rsidR="00C10FB1" w:rsidRPr="00C10FB1" w:rsidRDefault="00F07757" w:rsidP="00C10FB1">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1EF4010" w14:textId="712ADA25" w:rsidR="00C10FB1" w:rsidRPr="00C10FB1" w:rsidRDefault="00F07757" w:rsidP="00F07757">
            <w:pPr>
              <w:rPr>
                <w:rFonts w:ascii="TH Sarabun New" w:hAnsi="TH Sarabun New" w:cs="TH Sarabun New"/>
                <w:sz w:val="28"/>
                <w:szCs w:val="28"/>
              </w:rPr>
            </w:pPr>
            <w:r>
              <w:rPr>
                <w:rFonts w:ascii="TH Sarabun New" w:hAnsi="TH Sarabun New" w:cs="TH Sarabun New"/>
                <w:sz w:val="28"/>
                <w:szCs w:val="28"/>
              </w:rPr>
              <w:t>KDDI_</w:t>
            </w:r>
            <w:r w:rsidR="00F36F29">
              <w:rPr>
                <w:rFonts w:ascii="TH Sarabun New" w:hAnsi="TH Sarabun New" w:cs="TH Sarabun New"/>
                <w:sz w:val="28"/>
                <w:szCs w:val="28"/>
              </w:rPr>
              <w:t>Config</w:t>
            </w:r>
            <w:r>
              <w:rPr>
                <w:rFonts w:ascii="TH Sarabun New" w:hAnsi="TH Sarabun New" w:cs="TH Sarabun New"/>
                <w:sz w:val="28"/>
                <w:szCs w:val="28"/>
              </w:rPr>
              <w:t>.txt</w:t>
            </w:r>
          </w:p>
        </w:tc>
      </w:tr>
    </w:tbl>
    <w:p w14:paraId="03388E76" w14:textId="77777777" w:rsidR="00C10FB1" w:rsidRDefault="00C10FB1" w:rsidP="00C10FB1">
      <w:pPr>
        <w:rPr>
          <w:rFonts w:cstheme="minorBidi"/>
        </w:rPr>
      </w:pPr>
    </w:p>
    <w:p w14:paraId="550435B9" w14:textId="3A940333" w:rsidR="00F36F29" w:rsidRPr="00F36F29" w:rsidRDefault="00F36F29" w:rsidP="00F36F29">
      <w:pPr>
        <w:pStyle w:val="Caption"/>
        <w:jc w:val="left"/>
      </w:pPr>
      <w:r w:rsidRPr="00F36F29">
        <w:rPr>
          <w:cs/>
        </w:rPr>
        <w:t xml:space="preserve">ตารางที่ </w:t>
      </w:r>
      <w:r w:rsidRPr="00F36F29">
        <w:rPr>
          <w:cs/>
        </w:rPr>
        <w:fldChar w:fldCharType="begin"/>
      </w:r>
      <w:r w:rsidRPr="00F36F29">
        <w:rPr>
          <w:cs/>
        </w:rPr>
        <w:instrText xml:space="preserve"> </w:instrText>
      </w:r>
      <w:r w:rsidRPr="00F36F29">
        <w:instrText xml:space="preserve">STYLEREF </w:instrText>
      </w:r>
      <w:r w:rsidRPr="00F36F29">
        <w:rPr>
          <w:cs/>
        </w:rPr>
        <w:instrText xml:space="preserve">1 </w:instrText>
      </w:r>
      <w:r w:rsidRPr="00F36F29">
        <w:instrText>\s</w:instrText>
      </w:r>
      <w:r w:rsidRPr="00F36F29">
        <w:rPr>
          <w:cs/>
        </w:rPr>
        <w:instrText xml:space="preserve"> </w:instrText>
      </w:r>
      <w:r w:rsidRPr="00F36F29">
        <w:rPr>
          <w:cs/>
        </w:rPr>
        <w:fldChar w:fldCharType="separate"/>
      </w:r>
      <w:r w:rsidRPr="00F36F29">
        <w:rPr>
          <w:noProof/>
          <w:cs/>
        </w:rPr>
        <w:t>3</w:t>
      </w:r>
      <w:r w:rsidRPr="00F36F29">
        <w:rPr>
          <w:cs/>
        </w:rPr>
        <w:fldChar w:fldCharType="end"/>
      </w:r>
      <w:r w:rsidRPr="00F36F29">
        <w:rPr>
          <w:cs/>
        </w:rPr>
        <w:noBreakHyphen/>
      </w:r>
      <w:r w:rsidRPr="00F36F29">
        <w:rPr>
          <w:cs/>
        </w:rPr>
        <w:fldChar w:fldCharType="begin"/>
      </w:r>
      <w:r w:rsidRPr="00F36F29">
        <w:rPr>
          <w:cs/>
        </w:rPr>
        <w:instrText xml:space="preserve"> </w:instrText>
      </w:r>
      <w:r w:rsidRPr="00F36F29">
        <w:instrText xml:space="preserve">SEQ </w:instrText>
      </w:r>
      <w:r w:rsidRPr="00F36F29">
        <w:rPr>
          <w:cs/>
        </w:rPr>
        <w:instrText xml:space="preserve">ตารางที่ </w:instrText>
      </w:r>
      <w:r w:rsidRPr="00F36F29">
        <w:instrText xml:space="preserve">\* ARABIC \s </w:instrText>
      </w:r>
      <w:r w:rsidRPr="00F36F29">
        <w:rPr>
          <w:cs/>
        </w:rPr>
        <w:instrText xml:space="preserve">1 </w:instrText>
      </w:r>
      <w:r w:rsidRPr="00F36F29">
        <w:rPr>
          <w:cs/>
        </w:rPr>
        <w:fldChar w:fldCharType="separate"/>
      </w:r>
      <w:r w:rsidRPr="00F36F29">
        <w:rPr>
          <w:noProof/>
          <w:cs/>
        </w:rPr>
        <w:t>3</w:t>
      </w:r>
      <w:r w:rsidRPr="00F36F29">
        <w:rPr>
          <w:cs/>
        </w:rPr>
        <w:fldChar w:fldCharType="end"/>
      </w:r>
      <w:r>
        <w:t xml:space="preserve"> </w:t>
      </w:r>
      <w:r>
        <w:rPr>
          <w:rFonts w:hint="cs"/>
          <w:b/>
          <w:bCs w:val="0"/>
          <w:cs/>
        </w:rPr>
        <w:t xml:space="preserve">ตาราง </w:t>
      </w:r>
      <w:r>
        <w:rPr>
          <w:sz w:val="28"/>
          <w:szCs w:val="28"/>
        </w:rPr>
        <w:t>deployment_logs</w:t>
      </w:r>
      <w:r>
        <w:rPr>
          <w:rFonts w:hint="cs"/>
          <w:cs/>
        </w:rPr>
        <w:t xml:space="preserve"> </w:t>
      </w:r>
      <w:r w:rsidRPr="00C10FB1">
        <w:rPr>
          <w:rFonts w:hint="cs"/>
          <w:b/>
          <w:bCs w:val="0"/>
          <w:cs/>
        </w:rPr>
        <w:t>(</w:t>
      </w:r>
      <w:r w:rsidRPr="00C10FB1">
        <w:t>Table name</w:t>
      </w:r>
      <w:r w:rsidRPr="00C10FB1">
        <w:rPr>
          <w:rFonts w:hint="cs"/>
          <w:cs/>
        </w:rPr>
        <w:t xml:space="preserve"> </w:t>
      </w:r>
      <w:r w:rsidRPr="00C10FB1">
        <w:t xml:space="preserve">: </w:t>
      </w:r>
      <w:r>
        <w:rPr>
          <w:sz w:val="28"/>
          <w:szCs w:val="28"/>
        </w:rPr>
        <w:t>deployment_logs</w:t>
      </w:r>
      <w:r w:rsidRPr="00C10FB1">
        <w:rPr>
          <w:rFonts w:hint="cs"/>
          <w:b/>
          <w:bCs w:val="0"/>
          <w:cs/>
        </w:rPr>
        <w:t>)</w:t>
      </w:r>
    </w:p>
    <w:tbl>
      <w:tblPr>
        <w:tblStyle w:val="TableGrid"/>
        <w:tblW w:w="0" w:type="auto"/>
        <w:tblLook w:val="04A0" w:firstRow="1" w:lastRow="0" w:firstColumn="1" w:lastColumn="0" w:noHBand="0" w:noVBand="1"/>
      </w:tblPr>
      <w:tblGrid>
        <w:gridCol w:w="1569"/>
        <w:gridCol w:w="2209"/>
        <w:gridCol w:w="1061"/>
        <w:gridCol w:w="638"/>
        <w:gridCol w:w="988"/>
        <w:gridCol w:w="1811"/>
      </w:tblGrid>
      <w:tr w:rsidR="00F36F29" w14:paraId="1E949C8D" w14:textId="77777777" w:rsidTr="008E6F6A">
        <w:tc>
          <w:tcPr>
            <w:tcW w:w="1569" w:type="dxa"/>
          </w:tcPr>
          <w:p w14:paraId="68AF1306" w14:textId="77777777" w:rsidR="00F36F29" w:rsidRPr="00C10FB1" w:rsidRDefault="00F36F29" w:rsidP="008E6F6A">
            <w:pPr>
              <w:jc w:val="center"/>
              <w:rPr>
                <w:rFonts w:ascii="TH Sarabun New" w:hAnsi="TH Sarabun New" w:cs="TH Sarabun New"/>
                <w:sz w:val="28"/>
                <w:szCs w:val="28"/>
              </w:rPr>
            </w:pPr>
            <w:r w:rsidRPr="00C10FB1">
              <w:rPr>
                <w:rFonts w:ascii="TH Sarabun New" w:hAnsi="TH Sarabun New" w:cs="TH Sarabun New"/>
                <w:sz w:val="28"/>
                <w:szCs w:val="28"/>
                <w:cs/>
              </w:rPr>
              <w:t>ชื่อฟิลด์</w:t>
            </w:r>
          </w:p>
        </w:tc>
        <w:tc>
          <w:tcPr>
            <w:tcW w:w="2209" w:type="dxa"/>
          </w:tcPr>
          <w:p w14:paraId="1F79CA63" w14:textId="77777777" w:rsidR="00F36F29" w:rsidRPr="00C10FB1" w:rsidRDefault="00F36F29" w:rsidP="008E6F6A">
            <w:pPr>
              <w:jc w:val="center"/>
              <w:rPr>
                <w:rFonts w:ascii="TH Sarabun New" w:hAnsi="TH Sarabun New" w:cs="TH Sarabun New" w:hint="cs"/>
                <w:sz w:val="28"/>
                <w:szCs w:val="28"/>
              </w:rPr>
            </w:pPr>
            <w:r>
              <w:rPr>
                <w:rFonts w:ascii="TH Sarabun New" w:hAnsi="TH Sarabun New" w:cs="TH Sarabun New" w:hint="cs"/>
                <w:sz w:val="28"/>
                <w:szCs w:val="28"/>
                <w:cs/>
              </w:rPr>
              <w:t>ความหมาย</w:t>
            </w:r>
          </w:p>
        </w:tc>
        <w:tc>
          <w:tcPr>
            <w:tcW w:w="1061" w:type="dxa"/>
          </w:tcPr>
          <w:p w14:paraId="1E55FF73"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ชนิด</w:t>
            </w:r>
          </w:p>
        </w:tc>
        <w:tc>
          <w:tcPr>
            <w:tcW w:w="638" w:type="dxa"/>
          </w:tcPr>
          <w:p w14:paraId="64359D31" w14:textId="77777777" w:rsidR="00F36F29" w:rsidRPr="00C10FB1" w:rsidRDefault="00F36F29" w:rsidP="008E6F6A">
            <w:pPr>
              <w:jc w:val="center"/>
              <w:rPr>
                <w:rFonts w:ascii="TH Sarabun New" w:hAnsi="TH Sarabun New" w:cs="TH Sarabun New"/>
                <w:sz w:val="28"/>
                <w:szCs w:val="28"/>
              </w:rPr>
            </w:pPr>
            <w:r>
              <w:rPr>
                <w:rFonts w:ascii="TH Sarabun New" w:hAnsi="TH Sarabun New" w:cs="TH Sarabun New" w:hint="cs"/>
                <w:sz w:val="28"/>
                <w:szCs w:val="28"/>
                <w:cs/>
              </w:rPr>
              <w:t>ขนาด</w:t>
            </w:r>
          </w:p>
        </w:tc>
        <w:tc>
          <w:tcPr>
            <w:tcW w:w="988" w:type="dxa"/>
          </w:tcPr>
          <w:p w14:paraId="77DC4667" w14:textId="77777777" w:rsidR="00F36F29" w:rsidRPr="00C10FB1" w:rsidRDefault="00F36F29" w:rsidP="008E6F6A">
            <w:pPr>
              <w:jc w:val="center"/>
              <w:rPr>
                <w:rFonts w:ascii="TH Sarabun New" w:hAnsi="TH Sarabun New" w:cs="TH Sarabun New" w:hint="cs"/>
                <w:sz w:val="28"/>
                <w:szCs w:val="28"/>
              </w:rPr>
            </w:pPr>
            <w:r>
              <w:rPr>
                <w:rFonts w:ascii="TH Sarabun New" w:hAnsi="TH Sarabun New" w:cs="TH Sarabun New" w:hint="cs"/>
                <w:sz w:val="28"/>
                <w:szCs w:val="28"/>
                <w:cs/>
              </w:rPr>
              <w:t>หมายเหตุ</w:t>
            </w:r>
          </w:p>
        </w:tc>
        <w:tc>
          <w:tcPr>
            <w:tcW w:w="1811" w:type="dxa"/>
          </w:tcPr>
          <w:p w14:paraId="5885C2F2" w14:textId="77777777" w:rsidR="00F36F29" w:rsidRDefault="00F36F29" w:rsidP="008E6F6A">
            <w:pPr>
              <w:jc w:val="center"/>
              <w:rPr>
                <w:rFonts w:ascii="TH Sarabun New" w:hAnsi="TH Sarabun New" w:cs="TH Sarabun New" w:hint="cs"/>
                <w:sz w:val="28"/>
                <w:szCs w:val="28"/>
                <w:cs/>
              </w:rPr>
            </w:pPr>
            <w:r>
              <w:rPr>
                <w:rFonts w:ascii="TH Sarabun New" w:hAnsi="TH Sarabun New" w:cs="TH Sarabun New" w:hint="cs"/>
                <w:sz w:val="28"/>
                <w:szCs w:val="28"/>
                <w:cs/>
              </w:rPr>
              <w:t>ตัวอย่างข้อมูล</w:t>
            </w:r>
          </w:p>
        </w:tc>
      </w:tr>
      <w:tr w:rsidR="00F36F29" w:rsidRPr="00C10FB1" w14:paraId="32A9B414" w14:textId="77777777" w:rsidTr="008E6F6A">
        <w:tc>
          <w:tcPr>
            <w:tcW w:w="1569" w:type="dxa"/>
          </w:tcPr>
          <w:p w14:paraId="46469082"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D</w:t>
            </w:r>
          </w:p>
        </w:tc>
        <w:tc>
          <w:tcPr>
            <w:tcW w:w="2209" w:type="dxa"/>
          </w:tcPr>
          <w:p w14:paraId="1C22A96A" w14:textId="77777777" w:rsidR="00F36F29" w:rsidRPr="00C10FB1" w:rsidRDefault="00F36F29" w:rsidP="008E6F6A">
            <w:pPr>
              <w:rPr>
                <w:rFonts w:ascii="TH Sarabun New" w:hAnsi="TH Sarabun New" w:cs="TH Sarabun New" w:hint="cs"/>
                <w:sz w:val="28"/>
                <w:szCs w:val="28"/>
                <w:cs/>
              </w:rPr>
            </w:pPr>
            <w:r>
              <w:rPr>
                <w:rFonts w:ascii="TH Sarabun New" w:hAnsi="TH Sarabun New" w:cs="TH Sarabun New" w:hint="cs"/>
                <w:sz w:val="28"/>
                <w:szCs w:val="28"/>
                <w:cs/>
              </w:rPr>
              <w:t>รหัสข้อมูลเทมเพลต</w:t>
            </w:r>
          </w:p>
        </w:tc>
        <w:tc>
          <w:tcPr>
            <w:tcW w:w="1061" w:type="dxa"/>
          </w:tcPr>
          <w:p w14:paraId="78CA0758"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Int</w:t>
            </w:r>
          </w:p>
        </w:tc>
        <w:tc>
          <w:tcPr>
            <w:tcW w:w="638" w:type="dxa"/>
          </w:tcPr>
          <w:p w14:paraId="7988B1E0"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C1CE8C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PK</w:t>
            </w:r>
          </w:p>
        </w:tc>
        <w:tc>
          <w:tcPr>
            <w:tcW w:w="1811" w:type="dxa"/>
          </w:tcPr>
          <w:p w14:paraId="4C1A93E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1</w:t>
            </w:r>
          </w:p>
        </w:tc>
      </w:tr>
      <w:tr w:rsidR="00F36F29" w:rsidRPr="00C10FB1" w14:paraId="133DBAD8" w14:textId="77777777" w:rsidTr="008E6F6A">
        <w:tc>
          <w:tcPr>
            <w:tcW w:w="1569" w:type="dxa"/>
          </w:tcPr>
          <w:p w14:paraId="04D4B780" w14:textId="2FD00619" w:rsidR="00F36F29" w:rsidRDefault="00F36F29" w:rsidP="008E6F6A">
            <w:pPr>
              <w:rPr>
                <w:rFonts w:ascii="TH Sarabun New" w:hAnsi="TH Sarabun New" w:cs="TH Sarabun New"/>
                <w:sz w:val="28"/>
                <w:szCs w:val="28"/>
              </w:rPr>
            </w:pPr>
            <w:proofErr w:type="spellStart"/>
            <w:r>
              <w:rPr>
                <w:rFonts w:ascii="TH Sarabun New" w:hAnsi="TH Sarabun New" w:cs="TH Sarabun New"/>
                <w:sz w:val="28"/>
                <w:szCs w:val="28"/>
              </w:rPr>
              <w:t>device_ip</w:t>
            </w:r>
            <w:proofErr w:type="spellEnd"/>
          </w:p>
        </w:tc>
        <w:tc>
          <w:tcPr>
            <w:tcW w:w="2209" w:type="dxa"/>
          </w:tcPr>
          <w:p w14:paraId="6F905B2D" w14:textId="26275C1C" w:rsidR="00F36F29" w:rsidRDefault="00F36F29" w:rsidP="008E6F6A">
            <w:pPr>
              <w:rPr>
                <w:rFonts w:ascii="TH Sarabun New" w:hAnsi="TH Sarabun New" w:cs="TH Sarabun New" w:hint="cs"/>
                <w:sz w:val="28"/>
                <w:szCs w:val="28"/>
                <w:cs/>
              </w:rPr>
            </w:pPr>
            <w:r>
              <w:rPr>
                <w:rFonts w:ascii="TH Sarabun New" w:hAnsi="TH Sarabun New" w:cs="TH Sarabun New"/>
                <w:sz w:val="28"/>
                <w:szCs w:val="28"/>
              </w:rPr>
              <w:t>IP</w:t>
            </w:r>
            <w:r>
              <w:rPr>
                <w:rFonts w:ascii="TH Sarabun New" w:hAnsi="TH Sarabun New" w:cs="TH Sarabun New" w:hint="cs"/>
                <w:sz w:val="28"/>
                <w:szCs w:val="28"/>
                <w:cs/>
              </w:rPr>
              <w:t xml:space="preserve"> ของอุปกรณ์เครือข่าย</w:t>
            </w:r>
          </w:p>
        </w:tc>
        <w:tc>
          <w:tcPr>
            <w:tcW w:w="1061" w:type="dxa"/>
          </w:tcPr>
          <w:p w14:paraId="1006B799" w14:textId="1D95C800"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6CBE31EF" w14:textId="19082242" w:rsidR="00F36F29"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578E975B" w14:textId="30E2F9C1"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14516FE1" w14:textId="317D5A2C" w:rsidR="00F36F29" w:rsidRDefault="00F36F29" w:rsidP="008E6F6A">
            <w:pPr>
              <w:rPr>
                <w:rFonts w:ascii="TH Sarabun New" w:hAnsi="TH Sarabun New" w:cs="TH Sarabun New"/>
                <w:sz w:val="28"/>
                <w:szCs w:val="28"/>
              </w:rPr>
            </w:pPr>
            <w:r>
              <w:rPr>
                <w:rFonts w:ascii="TH Sarabun New" w:hAnsi="TH Sarabun New" w:cs="TH Sarabun New"/>
                <w:sz w:val="28"/>
                <w:szCs w:val="28"/>
              </w:rPr>
              <w:t>192.168.99.95</w:t>
            </w:r>
          </w:p>
        </w:tc>
      </w:tr>
      <w:tr w:rsidR="00F36F29" w:rsidRPr="00C10FB1" w14:paraId="347DF743" w14:textId="77777777" w:rsidTr="008E6F6A">
        <w:tc>
          <w:tcPr>
            <w:tcW w:w="1569" w:type="dxa"/>
          </w:tcPr>
          <w:p w14:paraId="34725B61" w14:textId="3ECCA0E1" w:rsidR="00F36F29" w:rsidRDefault="00F36F29" w:rsidP="008E6F6A">
            <w:pPr>
              <w:rPr>
                <w:rFonts w:ascii="TH Sarabun New" w:hAnsi="TH Sarabun New" w:cs="TH Sarabun New"/>
                <w:sz w:val="28"/>
                <w:szCs w:val="28"/>
              </w:rPr>
            </w:pPr>
            <w:r>
              <w:rPr>
                <w:rFonts w:ascii="TH Sarabun New" w:hAnsi="TH Sarabun New" w:cs="TH Sarabun New"/>
                <w:sz w:val="28"/>
                <w:szCs w:val="28"/>
              </w:rPr>
              <w:t>hostname</w:t>
            </w:r>
          </w:p>
        </w:tc>
        <w:tc>
          <w:tcPr>
            <w:tcW w:w="2209" w:type="dxa"/>
          </w:tcPr>
          <w:p w14:paraId="2228681D" w14:textId="13C48D48" w:rsidR="00F36F29" w:rsidRDefault="00F36F29" w:rsidP="008E6F6A">
            <w:pPr>
              <w:rPr>
                <w:rFonts w:ascii="TH Sarabun New" w:hAnsi="TH Sarabun New" w:cs="TH Sarabun New" w:hint="cs"/>
                <w:sz w:val="28"/>
                <w:szCs w:val="28"/>
              </w:rPr>
            </w:pPr>
            <w:r>
              <w:rPr>
                <w:rFonts w:ascii="TH Sarabun New" w:hAnsi="TH Sarabun New" w:cs="TH Sarabun New" w:hint="cs"/>
                <w:sz w:val="28"/>
                <w:szCs w:val="28"/>
                <w:cs/>
              </w:rPr>
              <w:t>ชื่อของอุปกรณ์เครือข่าย</w:t>
            </w:r>
          </w:p>
        </w:tc>
        <w:tc>
          <w:tcPr>
            <w:tcW w:w="1061" w:type="dxa"/>
          </w:tcPr>
          <w:p w14:paraId="032EEC24" w14:textId="5B7007E2" w:rsidR="00F36F29" w:rsidRDefault="00F36F29" w:rsidP="008E6F6A">
            <w:pPr>
              <w:rPr>
                <w:rFonts w:ascii="TH Sarabun New" w:hAnsi="TH Sarabun New" w:cs="TH Sarabun New"/>
                <w:sz w:val="28"/>
                <w:szCs w:val="28"/>
              </w:rPr>
            </w:pPr>
            <w:r>
              <w:rPr>
                <w:rFonts w:ascii="TH Sarabun New" w:hAnsi="TH Sarabun New" w:cs="TH Sarabun New"/>
                <w:sz w:val="28"/>
                <w:szCs w:val="28"/>
              </w:rPr>
              <w:t>varchar</w:t>
            </w:r>
          </w:p>
        </w:tc>
        <w:tc>
          <w:tcPr>
            <w:tcW w:w="638" w:type="dxa"/>
          </w:tcPr>
          <w:p w14:paraId="3A25DF1F" w14:textId="79D7022F" w:rsidR="00F36F29"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59ED6B06" w14:textId="33CF4050" w:rsidR="00F36F29"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042FAFF5" w14:textId="59FC016B" w:rsidR="00F36F29" w:rsidRDefault="00F36F29" w:rsidP="008E6F6A">
            <w:pPr>
              <w:rPr>
                <w:rFonts w:ascii="TH Sarabun New" w:hAnsi="TH Sarabun New" w:cs="TH Sarabun New"/>
                <w:sz w:val="28"/>
                <w:szCs w:val="28"/>
              </w:rPr>
            </w:pPr>
            <w:r>
              <w:rPr>
                <w:rFonts w:ascii="TH Sarabun New" w:hAnsi="TH Sarabun New" w:cs="TH Sarabun New"/>
                <w:sz w:val="28"/>
                <w:szCs w:val="28"/>
              </w:rPr>
              <w:t>SW_LAB</w:t>
            </w:r>
          </w:p>
        </w:tc>
      </w:tr>
      <w:tr w:rsidR="00F36F29" w:rsidRPr="00C10FB1" w14:paraId="54DC6965" w14:textId="77777777" w:rsidTr="008E6F6A">
        <w:tc>
          <w:tcPr>
            <w:tcW w:w="1569" w:type="dxa"/>
          </w:tcPr>
          <w:p w14:paraId="336E39F5"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template_name</w:t>
            </w:r>
          </w:p>
        </w:tc>
        <w:tc>
          <w:tcPr>
            <w:tcW w:w="2209" w:type="dxa"/>
          </w:tcPr>
          <w:p w14:paraId="26B24BEA" w14:textId="77777777" w:rsidR="00F36F29" w:rsidRPr="00C10FB1" w:rsidRDefault="00F36F29" w:rsidP="008E6F6A">
            <w:pPr>
              <w:rPr>
                <w:rFonts w:ascii="TH Sarabun New" w:hAnsi="TH Sarabun New" w:cs="TH Sarabun New" w:hint="cs"/>
                <w:sz w:val="28"/>
                <w:szCs w:val="28"/>
                <w:cs/>
              </w:rPr>
            </w:pPr>
            <w:r>
              <w:rPr>
                <w:rFonts w:ascii="TH Sarabun New" w:hAnsi="TH Sarabun New" w:cs="TH Sarabun New" w:hint="cs"/>
                <w:sz w:val="28"/>
                <w:szCs w:val="28"/>
                <w:cs/>
              </w:rPr>
              <w:t>ชื่อเทมเพลต</w:t>
            </w:r>
          </w:p>
        </w:tc>
        <w:tc>
          <w:tcPr>
            <w:tcW w:w="1061" w:type="dxa"/>
          </w:tcPr>
          <w:p w14:paraId="211716AB"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0DCD5C9D" w14:textId="4A64B6D5"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255</w:t>
            </w:r>
          </w:p>
        </w:tc>
        <w:tc>
          <w:tcPr>
            <w:tcW w:w="988" w:type="dxa"/>
          </w:tcPr>
          <w:p w14:paraId="1A66B93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1DD60ED" w14:textId="77777777" w:rsidR="00F36F29" w:rsidRPr="00C10FB1" w:rsidRDefault="00F36F29" w:rsidP="008E6F6A">
            <w:pPr>
              <w:rPr>
                <w:rFonts w:ascii="TH Sarabun New" w:hAnsi="TH Sarabun New" w:cs="TH Sarabun New"/>
                <w:sz w:val="28"/>
                <w:szCs w:val="28"/>
              </w:rPr>
            </w:pPr>
            <w:r w:rsidRPr="00F07757">
              <w:rPr>
                <w:rFonts w:ascii="TH Sarabun New" w:hAnsi="TH Sarabun New" w:cs="TH Sarabun New"/>
                <w:sz w:val="28"/>
                <w:szCs w:val="28"/>
              </w:rPr>
              <w:t>KDDI_Template</w:t>
            </w:r>
          </w:p>
        </w:tc>
      </w:tr>
      <w:tr w:rsidR="00F36F29" w:rsidRPr="00C10FB1" w14:paraId="39B6D9A6" w14:textId="77777777" w:rsidTr="008E6F6A">
        <w:tc>
          <w:tcPr>
            <w:tcW w:w="1569" w:type="dxa"/>
          </w:tcPr>
          <w:p w14:paraId="26C426ED" w14:textId="5ADE303F"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tatus</w:t>
            </w:r>
          </w:p>
        </w:tc>
        <w:tc>
          <w:tcPr>
            <w:tcW w:w="2209" w:type="dxa"/>
          </w:tcPr>
          <w:p w14:paraId="4E1626C4" w14:textId="09AECD26" w:rsidR="00F36F29" w:rsidRPr="00C10FB1" w:rsidRDefault="00F36F29" w:rsidP="008E6F6A">
            <w:pPr>
              <w:rPr>
                <w:rFonts w:ascii="TH Sarabun New" w:hAnsi="TH Sarabun New" w:cs="TH Sarabun New" w:hint="cs"/>
                <w:sz w:val="28"/>
                <w:szCs w:val="28"/>
                <w:cs/>
              </w:rPr>
            </w:pPr>
            <w:r>
              <w:rPr>
                <w:rFonts w:ascii="TH Sarabun New" w:hAnsi="TH Sarabun New" w:cs="TH Sarabun New" w:hint="cs"/>
                <w:sz w:val="28"/>
                <w:szCs w:val="28"/>
                <w:cs/>
              </w:rPr>
              <w:t>สถานะหลังจากทำการส่งคำสั่งไปยังอุปกรณ์</w:t>
            </w:r>
          </w:p>
        </w:tc>
        <w:tc>
          <w:tcPr>
            <w:tcW w:w="1061" w:type="dxa"/>
          </w:tcPr>
          <w:p w14:paraId="42DA10C8"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42C2B1DB" w14:textId="256D2E21"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50</w:t>
            </w:r>
          </w:p>
        </w:tc>
        <w:tc>
          <w:tcPr>
            <w:tcW w:w="988" w:type="dxa"/>
          </w:tcPr>
          <w:p w14:paraId="422DF94C"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8C1B12C" w14:textId="7FF5D54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Success</w:t>
            </w:r>
          </w:p>
        </w:tc>
      </w:tr>
      <w:tr w:rsidR="00F36F29" w:rsidRPr="00C10FB1" w14:paraId="7EDE581E" w14:textId="77777777" w:rsidTr="008E6F6A">
        <w:tc>
          <w:tcPr>
            <w:tcW w:w="1569" w:type="dxa"/>
          </w:tcPr>
          <w:p w14:paraId="36C8881A" w14:textId="5903A8B4" w:rsidR="00F36F29" w:rsidRDefault="00F36F29" w:rsidP="008E6F6A">
            <w:pPr>
              <w:rPr>
                <w:rFonts w:ascii="TH Sarabun New" w:hAnsi="TH Sarabun New" w:cs="TH Sarabun New"/>
                <w:sz w:val="28"/>
                <w:szCs w:val="28"/>
              </w:rPr>
            </w:pPr>
            <w:r>
              <w:rPr>
                <w:rFonts w:ascii="TH Sarabun New" w:hAnsi="TH Sarabun New" w:cs="TH Sarabun New"/>
                <w:sz w:val="28"/>
                <w:szCs w:val="28"/>
              </w:rPr>
              <w:t>details</w:t>
            </w:r>
          </w:p>
        </w:tc>
        <w:tc>
          <w:tcPr>
            <w:tcW w:w="2209" w:type="dxa"/>
          </w:tcPr>
          <w:p w14:paraId="461A1C45" w14:textId="3116CF13" w:rsidR="00F36F29" w:rsidRPr="00C10FB1" w:rsidRDefault="00F36F29" w:rsidP="008E6F6A">
            <w:pPr>
              <w:rPr>
                <w:rFonts w:ascii="TH Sarabun New" w:hAnsi="TH Sarabun New" w:cs="TH Sarabun New" w:hint="cs"/>
                <w:sz w:val="28"/>
                <w:szCs w:val="28"/>
                <w:cs/>
              </w:rPr>
            </w:pPr>
            <w:r>
              <w:rPr>
                <w:rFonts w:ascii="TH Sarabun New" w:hAnsi="TH Sarabun New" w:cs="TH Sarabun New" w:hint="cs"/>
                <w:sz w:val="28"/>
                <w:szCs w:val="28"/>
                <w:cs/>
              </w:rPr>
              <w:t>รายละเอียดประวัติการส่งคำสั่งไปยังอุปกรณ์</w:t>
            </w:r>
          </w:p>
        </w:tc>
        <w:tc>
          <w:tcPr>
            <w:tcW w:w="1061" w:type="dxa"/>
          </w:tcPr>
          <w:p w14:paraId="72BB6033" w14:textId="77777777" w:rsidR="00F36F29" w:rsidRPr="00C10FB1" w:rsidRDefault="00F36F29" w:rsidP="008E6F6A">
            <w:pPr>
              <w:rPr>
                <w:rFonts w:ascii="TH Sarabun New" w:hAnsi="TH Sarabun New" w:cs="TH Sarabun New"/>
                <w:sz w:val="28"/>
                <w:szCs w:val="28"/>
              </w:rPr>
            </w:pPr>
            <w:r w:rsidRPr="00215B05">
              <w:rPr>
                <w:rFonts w:ascii="TH Sarabun New" w:hAnsi="TH Sarabun New" w:cs="TH Sarabun New"/>
                <w:sz w:val="28"/>
                <w:szCs w:val="28"/>
              </w:rPr>
              <w:t>varchar</w:t>
            </w:r>
          </w:p>
        </w:tc>
        <w:tc>
          <w:tcPr>
            <w:tcW w:w="638" w:type="dxa"/>
          </w:tcPr>
          <w:p w14:paraId="19667C44"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0BB9FA5F" w14:textId="77777777" w:rsidR="00F36F29" w:rsidRPr="00C10FB1" w:rsidRDefault="00F36F29" w:rsidP="008E6F6A">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34599EB7" w14:textId="477A01C2" w:rsidR="00F36F29" w:rsidRPr="00F36F29" w:rsidRDefault="00F36F29" w:rsidP="00F36F29">
            <w:pPr>
              <w:rPr>
                <w:rFonts w:ascii="TH Sarabun New" w:hAnsi="TH Sarabun New" w:cs="TH Sarabun New"/>
                <w:sz w:val="28"/>
                <w:szCs w:val="28"/>
              </w:rPr>
            </w:pPr>
            <w:proofErr w:type="spellStart"/>
            <w:r w:rsidRPr="00F36F29">
              <w:rPr>
                <w:rFonts w:ascii="TH Sarabun New" w:hAnsi="TH Sarabun New" w:cs="TH Sarabun New"/>
                <w:sz w:val="28"/>
                <w:szCs w:val="28"/>
              </w:rPr>
              <w:t>SW_LAB#enable</w:t>
            </w:r>
            <w:proofErr w:type="spellEnd"/>
          </w:p>
          <w:p w14:paraId="6D2A9C35" w14:textId="53BCD883"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LAB#</w:t>
            </w:r>
          </w:p>
          <w:p w14:paraId="16B79345"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configure terminal</w:t>
            </w:r>
          </w:p>
          <w:p w14:paraId="1B9974D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ter configuration commands, one per line.  End with CNTL/Z.</w:t>
            </w:r>
          </w:p>
          <w:p w14:paraId="69242D7A" w14:textId="0ECB0EB5"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_</w:t>
            </w:r>
            <w:proofErr w:type="gramStart"/>
            <w:r w:rsidRPr="00F36F29">
              <w:rPr>
                <w:rFonts w:ascii="TH Sarabun New" w:hAnsi="TH Sarabun New" w:cs="TH Sarabun New"/>
                <w:sz w:val="28"/>
                <w:szCs w:val="28"/>
              </w:rPr>
              <w:t>LAB(config)#</w:t>
            </w:r>
            <w:proofErr w:type="gramEnd"/>
          </w:p>
          <w:p w14:paraId="6B8FD43C" w14:textId="68C354AB"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hostname Switch-KDDI_LAB-24</w:t>
            </w:r>
          </w:p>
          <w:p w14:paraId="72DAF57C"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end</w:t>
            </w:r>
          </w:p>
          <w:p w14:paraId="55088551"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t>Switch-KDDI_LAB-24#</w:t>
            </w:r>
          </w:p>
          <w:p w14:paraId="42EF5B27" w14:textId="77777777" w:rsidR="00F36F29" w:rsidRPr="00F36F29" w:rsidRDefault="00F36F29" w:rsidP="00F36F29">
            <w:pPr>
              <w:rPr>
                <w:rFonts w:ascii="TH Sarabun New" w:hAnsi="TH Sarabun New" w:cs="TH Sarabun New"/>
                <w:sz w:val="28"/>
                <w:szCs w:val="28"/>
              </w:rPr>
            </w:pPr>
            <w:r w:rsidRPr="00F36F29">
              <w:rPr>
                <w:rFonts w:ascii="TH Sarabun New" w:hAnsi="TH Sarabun New" w:cs="TH Sarabun New"/>
                <w:sz w:val="28"/>
                <w:szCs w:val="28"/>
              </w:rPr>
              <w:lastRenderedPageBreak/>
              <w:t>copy running-config startup-config</w:t>
            </w:r>
          </w:p>
          <w:p w14:paraId="78C6D4CB" w14:textId="7388C221" w:rsidR="00F36F29" w:rsidRPr="00C10FB1" w:rsidRDefault="00F36F29" w:rsidP="00F36F29">
            <w:pPr>
              <w:rPr>
                <w:rFonts w:ascii="TH Sarabun New" w:hAnsi="TH Sarabun New" w:cs="TH Sarabun New"/>
                <w:sz w:val="28"/>
                <w:szCs w:val="28"/>
              </w:rPr>
            </w:pPr>
            <w:r w:rsidRPr="00F36F29">
              <w:rPr>
                <w:rFonts w:ascii="TH Sarabun New" w:hAnsi="TH Sarabun New" w:cs="TH Sarabun New"/>
                <w:sz w:val="28"/>
                <w:szCs w:val="28"/>
              </w:rPr>
              <w:t>Destination filename [startup-config]?</w:t>
            </w:r>
          </w:p>
        </w:tc>
      </w:tr>
      <w:tr w:rsidR="00766399" w:rsidRPr="00C10FB1" w14:paraId="50A45EC8" w14:textId="77777777" w:rsidTr="008E6F6A">
        <w:tc>
          <w:tcPr>
            <w:tcW w:w="1569" w:type="dxa"/>
          </w:tcPr>
          <w:p w14:paraId="419E2D9E" w14:textId="44363C80" w:rsidR="00766399" w:rsidRDefault="00766399" w:rsidP="00766399">
            <w:pPr>
              <w:rPr>
                <w:rFonts w:ascii="TH Sarabun New" w:hAnsi="TH Sarabun New" w:cs="TH Sarabun New"/>
                <w:sz w:val="28"/>
                <w:szCs w:val="28"/>
              </w:rPr>
            </w:pPr>
            <w:r>
              <w:rPr>
                <w:rFonts w:ascii="TH Sarabun New" w:hAnsi="TH Sarabun New" w:cs="TH Sarabun New"/>
                <w:sz w:val="28"/>
                <w:szCs w:val="28"/>
              </w:rPr>
              <w:lastRenderedPageBreak/>
              <w:t>timestamp</w:t>
            </w:r>
          </w:p>
        </w:tc>
        <w:tc>
          <w:tcPr>
            <w:tcW w:w="2209" w:type="dxa"/>
          </w:tcPr>
          <w:p w14:paraId="6C48F0DF" w14:textId="2C7E770F" w:rsidR="00766399" w:rsidRPr="00C10FB1" w:rsidRDefault="00766399" w:rsidP="00766399">
            <w:pPr>
              <w:rPr>
                <w:rFonts w:ascii="TH Sarabun New" w:hAnsi="TH Sarabun New" w:cs="TH Sarabun New" w:hint="cs"/>
                <w:sz w:val="28"/>
                <w:szCs w:val="28"/>
                <w:cs/>
              </w:rPr>
            </w:pPr>
            <w:r>
              <w:rPr>
                <w:rFonts w:ascii="TH Sarabun New" w:hAnsi="TH Sarabun New" w:cs="TH Sarabun New" w:hint="cs"/>
                <w:sz w:val="28"/>
                <w:szCs w:val="28"/>
                <w:cs/>
              </w:rPr>
              <w:t>วันเวลาหลังจากทำการส่งคำสั่งไปยังอุปกรณ์</w:t>
            </w:r>
          </w:p>
        </w:tc>
        <w:tc>
          <w:tcPr>
            <w:tcW w:w="1061" w:type="dxa"/>
          </w:tcPr>
          <w:p w14:paraId="454D791F" w14:textId="3F8906BA" w:rsidR="00766399" w:rsidRPr="00C10FB1" w:rsidRDefault="00766399" w:rsidP="00766399">
            <w:pPr>
              <w:rPr>
                <w:rFonts w:ascii="TH Sarabun New" w:hAnsi="TH Sarabun New" w:cs="TH Sarabun New" w:hint="cs"/>
                <w:sz w:val="28"/>
                <w:szCs w:val="28"/>
                <w:cs/>
              </w:rPr>
            </w:pPr>
            <w:r>
              <w:rPr>
                <w:rFonts w:ascii="TH Sarabun New" w:hAnsi="TH Sarabun New" w:cs="TH Sarabun New"/>
                <w:sz w:val="28"/>
                <w:szCs w:val="28"/>
              </w:rPr>
              <w:t>Date time</w:t>
            </w:r>
          </w:p>
        </w:tc>
        <w:tc>
          <w:tcPr>
            <w:tcW w:w="638" w:type="dxa"/>
          </w:tcPr>
          <w:p w14:paraId="482C797F"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null</w:t>
            </w:r>
          </w:p>
        </w:tc>
        <w:tc>
          <w:tcPr>
            <w:tcW w:w="988" w:type="dxa"/>
          </w:tcPr>
          <w:p w14:paraId="6D3DD1CE" w14:textId="77777777" w:rsidR="00766399" w:rsidRPr="00C10FB1" w:rsidRDefault="00766399" w:rsidP="00766399">
            <w:pPr>
              <w:rPr>
                <w:rFonts w:ascii="TH Sarabun New" w:hAnsi="TH Sarabun New" w:cs="TH Sarabun New"/>
                <w:sz w:val="28"/>
                <w:szCs w:val="28"/>
              </w:rPr>
            </w:pPr>
            <w:r>
              <w:rPr>
                <w:rFonts w:ascii="TH Sarabun New" w:hAnsi="TH Sarabun New" w:cs="TH Sarabun New"/>
                <w:sz w:val="28"/>
                <w:szCs w:val="28"/>
              </w:rPr>
              <w:t>-</w:t>
            </w:r>
          </w:p>
        </w:tc>
        <w:tc>
          <w:tcPr>
            <w:tcW w:w="1811" w:type="dxa"/>
          </w:tcPr>
          <w:p w14:paraId="77A6AF6A" w14:textId="230743DE" w:rsidR="00766399" w:rsidRPr="00C10FB1" w:rsidRDefault="00766399" w:rsidP="00766399">
            <w:pPr>
              <w:rPr>
                <w:rFonts w:ascii="TH Sarabun New" w:hAnsi="TH Sarabun New" w:cs="TH Sarabun New" w:hint="cs"/>
                <w:sz w:val="28"/>
                <w:szCs w:val="28"/>
              </w:rPr>
            </w:pPr>
            <w:r w:rsidRPr="00766399">
              <w:rPr>
                <w:rFonts w:ascii="TH Sarabun New" w:hAnsi="TH Sarabun New" w:cs="TH Sarabun New"/>
                <w:sz w:val="28"/>
                <w:szCs w:val="28"/>
              </w:rPr>
              <w:t>2025-02-10 17:10:20</w:t>
            </w:r>
            <w:r w:rsidRPr="00766399">
              <w:rPr>
                <w:rFonts w:ascii="TH Sarabun New" w:hAnsi="TH Sarabun New" w:cs="TH Sarabun New"/>
                <w:sz w:val="28"/>
                <w:szCs w:val="28"/>
              </w:rPr>
              <w:t xml:space="preserve"> </w:t>
            </w:r>
          </w:p>
        </w:tc>
      </w:tr>
    </w:tbl>
    <w:p w14:paraId="251D1B5A" w14:textId="77777777" w:rsidR="00F36F29" w:rsidRPr="00F36F29" w:rsidRDefault="00F36F29" w:rsidP="00C10FB1">
      <w:pPr>
        <w:rPr>
          <w:rFonts w:ascii="TH Sarabun New" w:hAnsi="TH Sarabun New" w:cs="TH Sarabun New"/>
          <w:sz w:val="32"/>
          <w:szCs w:val="32"/>
          <w:cs/>
        </w:rPr>
      </w:pPr>
    </w:p>
    <w:p w14:paraId="25123CEE" w14:textId="4EBBA4E7" w:rsidR="002635CE" w:rsidRDefault="002635CE" w:rsidP="002635CE">
      <w:pPr>
        <w:pStyle w:val="Heading2"/>
        <w:rPr>
          <w:b w:val="0"/>
          <w:bCs/>
        </w:rPr>
      </w:pPr>
      <w:r w:rsidRPr="002635CE">
        <w:rPr>
          <w:rFonts w:hint="cs"/>
          <w:b w:val="0"/>
          <w:bCs/>
          <w:cs/>
        </w:rPr>
        <w:t>การออกแบบ</w:t>
      </w:r>
      <w:r w:rsidR="00C61E0E">
        <w:rPr>
          <w:rFonts w:hint="cs"/>
          <w:b w:val="0"/>
          <w:bCs/>
          <w:cs/>
        </w:rPr>
        <w:t>อินเตอร์เฟชผู้ใช้ของเว็บแอปพลิเคชั่น</w:t>
      </w:r>
    </w:p>
    <w:p w14:paraId="3E3ABBFF" w14:textId="77777777" w:rsidR="00C61E0E" w:rsidRDefault="00C61E0E" w:rsidP="00C61E0E">
      <w:pPr>
        <w:keepNext/>
        <w:jc w:val="center"/>
      </w:pPr>
      <w:r w:rsidRPr="00C61E0E">
        <w:rPr>
          <w:rFonts w:cstheme="minorBidi"/>
        </w:rPr>
        <w:drawing>
          <wp:inline distT="0" distB="0" distL="0" distR="0" wp14:anchorId="2723C0C3" wp14:editId="7D7C0FFB">
            <wp:extent cx="4406630" cy="2077578"/>
            <wp:effectExtent l="19050" t="19050" r="13335" b="18415"/>
            <wp:docPr id="37499588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995880" name="Picture 1" descr="A screenshot of a computer&#10;&#10;AI-generated content may be incorrect."/>
                    <pic:cNvPicPr/>
                  </pic:nvPicPr>
                  <pic:blipFill>
                    <a:blip r:embed="rId26"/>
                    <a:stretch>
                      <a:fillRect/>
                    </a:stretch>
                  </pic:blipFill>
                  <pic:spPr>
                    <a:xfrm>
                      <a:off x="0" y="0"/>
                      <a:ext cx="4412492" cy="2080342"/>
                    </a:xfrm>
                    <a:prstGeom prst="rect">
                      <a:avLst/>
                    </a:prstGeom>
                    <a:ln w="19050">
                      <a:solidFill>
                        <a:schemeClr val="tx1"/>
                      </a:solidFill>
                    </a:ln>
                  </pic:spPr>
                </pic:pic>
              </a:graphicData>
            </a:graphic>
          </wp:inline>
        </w:drawing>
      </w:r>
    </w:p>
    <w:p w14:paraId="3EF246B2" w14:textId="7B9EAC15" w:rsidR="00C61E0E" w:rsidRPr="00C61E0E" w:rsidRDefault="00C61E0E" w:rsidP="00C61E0E">
      <w:pPr>
        <w:pStyle w:val="Caption"/>
      </w:pPr>
      <w:r w:rsidRPr="00C61E0E">
        <w:rPr>
          <w:rFonts w:hint="cs"/>
          <w:cs/>
        </w:rPr>
        <w:t>ภาพที่</w:t>
      </w:r>
      <w:r w:rsidRPr="00C61E0E">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4</w:t>
      </w:r>
      <w:r w:rsidR="00127498">
        <w:rPr>
          <w:cs/>
        </w:rPr>
        <w:fldChar w:fldCharType="end"/>
      </w:r>
      <w:r>
        <w:t xml:space="preserve"> </w:t>
      </w:r>
      <w:r w:rsidRPr="00C61E0E">
        <w:rPr>
          <w:rFonts w:hint="cs"/>
          <w:b/>
          <w:bCs w:val="0"/>
          <w:cs/>
        </w:rPr>
        <w:t>หน้าจอสำหรับการตั้งอุปกรณ์แบบ</w:t>
      </w:r>
      <w:r w:rsidRPr="00C61E0E">
        <w:rPr>
          <w:rFonts w:hint="cs"/>
          <w:b/>
          <w:bCs w:val="0"/>
          <w:cs/>
        </w:rPr>
        <w:t>พอร์ตอนุกรม</w:t>
      </w:r>
      <w:r>
        <w:rPr>
          <w:b/>
          <w:bCs w:val="0"/>
        </w:rPr>
        <w:t xml:space="preserve"> </w:t>
      </w:r>
      <w:r>
        <w:rPr>
          <w:rFonts w:hint="cs"/>
          <w:b/>
          <w:bCs w:val="0"/>
          <w:cs/>
        </w:rPr>
        <w:t>(</w:t>
      </w:r>
      <w:r w:rsidRPr="00C61E0E">
        <w:t>Serial Console</w:t>
      </w:r>
      <w:r>
        <w:rPr>
          <w:rFonts w:hint="cs"/>
          <w:b/>
          <w:bCs w:val="0"/>
          <w:cs/>
        </w:rPr>
        <w:t>)</w:t>
      </w:r>
    </w:p>
    <w:p w14:paraId="529879C2" w14:textId="001F91B1" w:rsidR="00101026" w:rsidRDefault="00C61E0E" w:rsidP="00C61E0E">
      <w:pPr>
        <w:pStyle w:val="Heading3"/>
      </w:pPr>
      <w:r>
        <w:rPr>
          <w:rFonts w:hint="cs"/>
          <w:cs/>
        </w:rPr>
        <w:t>การออกแบบอินเตอร์เฟชผู้ใช้ของหน้าการตั้งค่า</w:t>
      </w:r>
      <w:r w:rsidRPr="00C61E0E">
        <w:rPr>
          <w:rFonts w:hint="cs"/>
          <w:cs/>
        </w:rPr>
        <w:t>อุปกรณ์แบบพอร์ตอนุกรม</w:t>
      </w:r>
      <w:r w:rsidRPr="00C61E0E">
        <w:rPr>
          <w:cs/>
        </w:rPr>
        <w:t xml:space="preserve"> (</w:t>
      </w:r>
      <w:r w:rsidRPr="00C61E0E">
        <w:t>Serial Console)</w:t>
      </w:r>
    </w:p>
    <w:p w14:paraId="23989B68" w14:textId="758ABFA1" w:rsidR="00792AC1" w:rsidRPr="00792AC1" w:rsidRDefault="00C61E0E" w:rsidP="00792AC1">
      <w:pPr>
        <w:pStyle w:val="Paragraph111"/>
      </w:pPr>
      <w:r w:rsidRPr="00792AC1">
        <w:rPr>
          <w:rFonts w:hint="cs"/>
          <w:cs/>
        </w:rPr>
        <w:t xml:space="preserve">จากภาพที่ </w:t>
      </w:r>
      <w:r w:rsidRPr="00792AC1">
        <w:t xml:space="preserve">3-  </w:t>
      </w:r>
      <w:r w:rsidR="00792AC1" w:rsidRPr="00792AC1">
        <w:rPr>
          <w:rFonts w:hint="cs"/>
          <w:cs/>
        </w:rPr>
        <w:t>การออกแบบอินเตอร์เฟชผู้ใช้ของหน้าการตั้งค่าอุปกรณ์แบบพอร์ตอนุกรม</w:t>
      </w:r>
      <w:r w:rsidR="00792AC1" w:rsidRPr="00792AC1">
        <w:rPr>
          <w:cs/>
        </w:rPr>
        <w:t xml:space="preserve"> (</w:t>
      </w:r>
      <w:r w:rsidR="00792AC1" w:rsidRPr="00792AC1">
        <w:t>Serial Console)</w:t>
      </w:r>
      <w:r w:rsidR="00792AC1" w:rsidRPr="00792AC1">
        <w:rPr>
          <w:rFonts w:hint="cs"/>
          <w:cs/>
        </w:rPr>
        <w:t xml:space="preserve"> </w:t>
      </w:r>
      <w:r w:rsidR="00792AC1" w:rsidRPr="00792AC1">
        <w:rPr>
          <w:cs/>
        </w:rPr>
        <w:t>ถูกออกแบบโดยคำนึงถึง</w:t>
      </w:r>
      <w:r w:rsidR="00792AC1" w:rsidRPr="00792AC1">
        <w:t xml:space="preserve"> </w:t>
      </w:r>
      <w:r w:rsidR="00792AC1" w:rsidRPr="00792AC1">
        <w:rPr>
          <w:cs/>
        </w:rPr>
        <w:t>ความเรียบง่ายและความสะดวกในการใช้งาน</w:t>
      </w:r>
      <w:r w:rsidR="00792AC1" w:rsidRPr="00792AC1">
        <w:t xml:space="preserve"> </w:t>
      </w:r>
      <w:r w:rsidR="00792AC1" w:rsidRPr="00792AC1">
        <w:rPr>
          <w:cs/>
        </w:rPr>
        <w:t>เพื่อให้ผู้ใช้สามารถตั้งค่าอุปกรณ์เครือข่ายใหม่ที่ยังไม่ได้กำหนดค่าได้อย่าง</w:t>
      </w:r>
      <w:r w:rsidR="00792AC1" w:rsidRPr="00792AC1">
        <w:t xml:space="preserve"> </w:t>
      </w:r>
      <w:r w:rsidR="00792AC1" w:rsidRPr="00792AC1">
        <w:rPr>
          <w:cs/>
        </w:rPr>
        <w:t>มีประสิทธิภาพและลดข้อผิดพลาดในการตั้งค่า</w:t>
      </w:r>
      <w:r w:rsidR="00792AC1" w:rsidRPr="00792AC1">
        <w:t xml:space="preserve"> </w:t>
      </w:r>
      <w:r w:rsidR="00792AC1" w:rsidRPr="00792AC1">
        <w:rPr>
          <w:cs/>
        </w:rPr>
        <w:t>โดยเน้นการจัดเรียงองค์ประกอบต่าง ๆ ให้เป็นระเบียบและเข้าใจง่ายในหน้าจอนี้ ผู้ใช้สามารถ</w:t>
      </w:r>
      <w:r w:rsidR="00792AC1" w:rsidRPr="00792AC1">
        <w:t xml:space="preserve"> </w:t>
      </w:r>
      <w:r w:rsidR="00792AC1" w:rsidRPr="00792AC1">
        <w:rPr>
          <w:cs/>
        </w:rPr>
        <w:t>กำหนดค่าพื้นฐานของอุปกรณ์เครือข่าย</w:t>
      </w:r>
      <w:r w:rsidR="00792AC1" w:rsidRPr="00792AC1">
        <w:t xml:space="preserve"> </w:t>
      </w:r>
      <w:r w:rsidR="00792AC1" w:rsidRPr="00792AC1">
        <w:rPr>
          <w:cs/>
        </w:rPr>
        <w:t>ได้ผ่านฟิลด์ที่กำหนดไว้ เช่น</w:t>
      </w:r>
    </w:p>
    <w:p w14:paraId="308EA047" w14:textId="66E675E7" w:rsidR="00792AC1" w:rsidRPr="00792AC1" w:rsidRDefault="00792AC1" w:rsidP="00792AC1">
      <w:pPr>
        <w:pStyle w:val="Paragraph111"/>
        <w:numPr>
          <w:ilvl w:val="0"/>
          <w:numId w:val="25"/>
        </w:numPr>
      </w:pPr>
      <w:r w:rsidRPr="00792AC1">
        <w:t xml:space="preserve">Serial Port </w:t>
      </w:r>
      <w:r w:rsidRPr="00792AC1">
        <w:rPr>
          <w:cs/>
        </w:rPr>
        <w:t>สำหรับเลือกพอร์ตเชื่อมต่อกับอุปกรณ์</w:t>
      </w:r>
    </w:p>
    <w:p w14:paraId="6AA77FCF" w14:textId="324606D8" w:rsidR="00792AC1" w:rsidRPr="00792AC1" w:rsidRDefault="00792AC1" w:rsidP="00792AC1">
      <w:pPr>
        <w:pStyle w:val="Paragraph111"/>
        <w:numPr>
          <w:ilvl w:val="0"/>
          <w:numId w:val="25"/>
        </w:numPr>
      </w:pPr>
      <w:r w:rsidRPr="00792AC1">
        <w:t xml:space="preserve">Speed (bps) </w:t>
      </w:r>
      <w:r w:rsidRPr="00792AC1">
        <w:rPr>
          <w:cs/>
        </w:rPr>
        <w:t xml:space="preserve">กำหนดอัตราการรับส่งข้อมูลของพอร์ต </w:t>
      </w:r>
      <w:r w:rsidRPr="00792AC1">
        <w:t>Serial</w:t>
      </w:r>
    </w:p>
    <w:p w14:paraId="36DF14FF" w14:textId="438163D6" w:rsidR="00792AC1" w:rsidRPr="00792AC1" w:rsidRDefault="00792AC1" w:rsidP="00792AC1">
      <w:pPr>
        <w:pStyle w:val="Paragraph111"/>
        <w:numPr>
          <w:ilvl w:val="0"/>
          <w:numId w:val="25"/>
        </w:numPr>
      </w:pPr>
      <w:r w:rsidRPr="00792AC1">
        <w:t xml:space="preserve">Upload File </w:t>
      </w:r>
      <w:r w:rsidRPr="00792AC1">
        <w:rPr>
          <w:cs/>
        </w:rPr>
        <w:t>อัปโหลดไฟล์คอนฟิกเพื่อใช้งานกับอุปกรณ์</w:t>
      </w:r>
    </w:p>
    <w:p w14:paraId="27354A96" w14:textId="55DFDAA3" w:rsidR="00792AC1" w:rsidRPr="00792AC1" w:rsidRDefault="00792AC1" w:rsidP="00792AC1">
      <w:pPr>
        <w:pStyle w:val="Paragraph111"/>
        <w:numPr>
          <w:ilvl w:val="0"/>
          <w:numId w:val="25"/>
        </w:numPr>
      </w:pPr>
      <w:r w:rsidRPr="00792AC1">
        <w:lastRenderedPageBreak/>
        <w:t xml:space="preserve">Configuration Script Editor </w:t>
      </w:r>
      <w:r w:rsidRPr="00792AC1">
        <w:rPr>
          <w:cs/>
        </w:rPr>
        <w:t>พื้นที่สำหรับแก้ไขและตรวจสอบคำสั่งคอนฟิกเบื้องต้น เช่น</w:t>
      </w:r>
      <w:r w:rsidRPr="00792AC1">
        <w:t xml:space="preserve"> Hostname, SSH, Username, Password, IP Configuration</w:t>
      </w:r>
    </w:p>
    <w:p w14:paraId="427B2F10" w14:textId="07D38D83" w:rsidR="00792AC1" w:rsidRPr="00792AC1" w:rsidRDefault="00792AC1" w:rsidP="00792AC1">
      <w:pPr>
        <w:pStyle w:val="Paragraph111"/>
        <w:numPr>
          <w:ilvl w:val="0"/>
          <w:numId w:val="25"/>
        </w:numPr>
      </w:pPr>
      <w:r w:rsidRPr="00792AC1">
        <w:t xml:space="preserve">Deploy Button </w:t>
      </w:r>
      <w:r w:rsidRPr="00792AC1">
        <w:rPr>
          <w:cs/>
        </w:rPr>
        <w:t>ใช้สำหรับนำคำสั่งไปใช้กับอุปกรณ์ที่กำหนด</w:t>
      </w:r>
    </w:p>
    <w:p w14:paraId="0AC95919" w14:textId="59E89C73" w:rsidR="00792AC1" w:rsidRPr="00792AC1" w:rsidRDefault="00792AC1" w:rsidP="00792AC1">
      <w:pPr>
        <w:pStyle w:val="Paragraph111"/>
        <w:numPr>
          <w:ilvl w:val="0"/>
          <w:numId w:val="25"/>
        </w:numPr>
      </w:pPr>
      <w:r w:rsidRPr="00792AC1">
        <w:t xml:space="preserve">SSH Login Button </w:t>
      </w:r>
      <w:r w:rsidRPr="00792AC1">
        <w:rPr>
          <w:cs/>
        </w:rPr>
        <w:t>สำหรับเข้าถึงอุปกรณ์ผ่าน</w:t>
      </w:r>
      <w:r w:rsidRPr="00792AC1">
        <w:t xml:space="preserve"> SSH </w:t>
      </w:r>
      <w:r w:rsidRPr="00792AC1">
        <w:rPr>
          <w:cs/>
        </w:rPr>
        <w:t>หลังจากการตั้งค่าเสร็จสิ้น</w:t>
      </w:r>
    </w:p>
    <w:p w14:paraId="696BD737" w14:textId="5BAE524A" w:rsidR="00792AC1" w:rsidRDefault="00792AC1" w:rsidP="00792AC1">
      <w:pPr>
        <w:pStyle w:val="Paragraph111"/>
      </w:pPr>
      <w:r w:rsidRPr="00792AC1">
        <w:rPr>
          <w:cs/>
        </w:rPr>
        <w:t>การออกแบบอินเทอร์เฟซนี้ยังคำนึงถึง</w:t>
      </w:r>
      <w:r w:rsidRPr="00792AC1">
        <w:t xml:space="preserve"> </w:t>
      </w:r>
      <w:r w:rsidRPr="00792AC1">
        <w:rPr>
          <w:cs/>
        </w:rPr>
        <w:t>การนำทางที่สะดวก</w:t>
      </w:r>
      <w:r w:rsidRPr="00792AC1">
        <w:t xml:space="preserve"> </w:t>
      </w:r>
      <w:r w:rsidRPr="00792AC1">
        <w:rPr>
          <w:cs/>
        </w:rPr>
        <w:t>โดยใช้โครงสร้างที่</w:t>
      </w:r>
      <w:r w:rsidRPr="00792AC1">
        <w:t xml:space="preserve"> </w:t>
      </w:r>
      <w:r w:rsidRPr="00792AC1">
        <w:rPr>
          <w:cs/>
        </w:rPr>
        <w:t>แบ่งหมวดหมู่ของฟังก์ชันการใช้งานอย่างชัดเจน</w:t>
      </w:r>
      <w:r w:rsidRPr="00792AC1">
        <w:t xml:space="preserve"> </w:t>
      </w:r>
      <w:r w:rsidRPr="00792AC1">
        <w:rPr>
          <w:cs/>
        </w:rPr>
        <w:t>ช่วยให้ผู้ใช้สามารถดำเนินการตั้งค่าต่าง ๆ ได้อย่างมีประสิทธิภาพ รองรับการตั้งค่าพื้นฐานของอุปกรณ์เครือข่ายได้อย่างครบถ้วนและเป็นระบ</w:t>
      </w:r>
      <w:r>
        <w:rPr>
          <w:rFonts w:hint="cs"/>
          <w:cs/>
        </w:rPr>
        <w:t>บ</w:t>
      </w:r>
    </w:p>
    <w:p w14:paraId="5E392D7D" w14:textId="77777777" w:rsidR="00792AC1" w:rsidRDefault="00792AC1" w:rsidP="00792AC1">
      <w:pPr>
        <w:pStyle w:val="Paragraph111"/>
        <w:rPr>
          <w:rFonts w:hint="cs"/>
        </w:rPr>
      </w:pPr>
    </w:p>
    <w:p w14:paraId="38CC63C1" w14:textId="37E2177E" w:rsidR="00792AC1" w:rsidRDefault="00792AC1" w:rsidP="00792AC1">
      <w:pPr>
        <w:pStyle w:val="Paragraph111"/>
        <w:ind w:firstLine="0"/>
        <w:jc w:val="center"/>
      </w:pPr>
      <w:r>
        <w:rPr>
          <w:noProof/>
        </w:rPr>
        <w:drawing>
          <wp:inline distT="0" distB="0" distL="0" distR="0" wp14:anchorId="4D95E12D" wp14:editId="6F714485">
            <wp:extent cx="4659549" cy="2179430"/>
            <wp:effectExtent l="19050" t="19050" r="27305" b="11430"/>
            <wp:docPr id="992156439"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63651" cy="2181349"/>
                    </a:xfrm>
                    <a:prstGeom prst="rect">
                      <a:avLst/>
                    </a:prstGeom>
                    <a:noFill/>
                    <a:ln w="19050">
                      <a:solidFill>
                        <a:schemeClr val="tx1"/>
                      </a:solidFill>
                    </a:ln>
                  </pic:spPr>
                </pic:pic>
              </a:graphicData>
            </a:graphic>
          </wp:inline>
        </w:drawing>
      </w:r>
    </w:p>
    <w:p w14:paraId="7A362A88" w14:textId="5FC55E56" w:rsidR="00792AC1" w:rsidRDefault="00792AC1" w:rsidP="00792AC1">
      <w:pPr>
        <w:pStyle w:val="Caption"/>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5</w:t>
      </w:r>
      <w:r w:rsidR="00127498">
        <w:rPr>
          <w:cs/>
        </w:rPr>
        <w:fldChar w:fldCharType="end"/>
      </w:r>
      <w:r>
        <w:rPr>
          <w:rFonts w:hint="cs"/>
          <w:cs/>
        </w:rPr>
        <w:t xml:space="preserve"> </w:t>
      </w:r>
      <w:r>
        <w:rPr>
          <w:rFonts w:hint="cs"/>
          <w:b/>
          <w:bCs w:val="0"/>
          <w:cs/>
        </w:rPr>
        <w:t>หน้าจอสำหรับการเข้าถึงอุปกรณ์เครือข่ายผ่าน</w:t>
      </w:r>
      <w:r>
        <w:rPr>
          <w:b/>
          <w:bCs w:val="0"/>
        </w:rPr>
        <w:t xml:space="preserve"> </w:t>
      </w:r>
      <w:r w:rsidRPr="00792AC1">
        <w:t>SSH</w:t>
      </w:r>
      <w:r w:rsidRPr="00792AC1">
        <w:rPr>
          <w:rFonts w:hint="cs"/>
          <w:cs/>
        </w:rPr>
        <w:t xml:space="preserve"> </w:t>
      </w:r>
      <w:r w:rsidRPr="00792AC1">
        <w:t>Protocol</w:t>
      </w:r>
    </w:p>
    <w:p w14:paraId="1722D12F" w14:textId="544FF825" w:rsidR="00792AC1" w:rsidRDefault="00792AC1" w:rsidP="00792AC1">
      <w:pPr>
        <w:pStyle w:val="Heading3"/>
      </w:pPr>
      <w:r w:rsidRPr="00792AC1">
        <w:rPr>
          <w:rFonts w:hint="cs"/>
          <w:cs/>
        </w:rPr>
        <w:t>หน้าจอสำหรับการเข้าถึงอุปกรณ์เครือข่ายผ่าน</w:t>
      </w:r>
      <w:r>
        <w:rPr>
          <w:b/>
          <w:bCs/>
        </w:rPr>
        <w:t xml:space="preserve"> </w:t>
      </w:r>
      <w:r w:rsidRPr="00792AC1">
        <w:t>SSH</w:t>
      </w:r>
      <w:r w:rsidRPr="00792AC1">
        <w:rPr>
          <w:rFonts w:hint="cs"/>
          <w:cs/>
        </w:rPr>
        <w:t xml:space="preserve"> </w:t>
      </w:r>
      <w:r w:rsidRPr="00792AC1">
        <w:t>Protocol</w:t>
      </w:r>
    </w:p>
    <w:p w14:paraId="12DDC398" w14:textId="09238719" w:rsidR="00792AC1" w:rsidRPr="00792AC1" w:rsidRDefault="00792AC1" w:rsidP="00792AC1">
      <w:pPr>
        <w:pStyle w:val="Paragraph111"/>
      </w:pPr>
      <w:r>
        <w:rPr>
          <w:rFonts w:hint="cs"/>
          <w:cs/>
        </w:rPr>
        <w:t xml:space="preserve">จากภาพที่ </w:t>
      </w:r>
      <w:r>
        <w:t xml:space="preserve">3-  </w:t>
      </w:r>
      <w:r w:rsidRPr="00792AC1">
        <w:rPr>
          <w:cs/>
        </w:rPr>
        <w:t>การออกแบบอินเทอร์เฟซผู้ใช้สำหรับ</w:t>
      </w:r>
      <w:r w:rsidRPr="00792AC1">
        <w:rPr>
          <w:rFonts w:hint="cs"/>
          <w:cs/>
        </w:rPr>
        <w:t>การเข้าถึงอุปกรณ์เครือข่ายผ่าน</w:t>
      </w:r>
      <w:r w:rsidRPr="00792AC1">
        <w:rPr>
          <w:cs/>
        </w:rPr>
        <w:t xml:space="preserve"> </w:t>
      </w:r>
      <w:r w:rsidRPr="00792AC1">
        <w:t>SSH Protocol</w:t>
      </w:r>
      <w:r w:rsidRPr="00792AC1">
        <w:rPr>
          <w:rFonts w:hint="cs"/>
          <w:cs/>
        </w:rPr>
        <w:t xml:space="preserve"> </w:t>
      </w:r>
      <w:r w:rsidRPr="00792AC1">
        <w:rPr>
          <w:cs/>
        </w:rPr>
        <w:t>โดยออกแบบให้</w:t>
      </w:r>
      <w:r w:rsidRPr="00792AC1">
        <w:t xml:space="preserve"> </w:t>
      </w:r>
      <w:r w:rsidRPr="00792AC1">
        <w:rPr>
          <w:cs/>
        </w:rPr>
        <w:t>ใช้งานง่าย</w:t>
      </w:r>
      <w:r w:rsidRPr="00792AC1">
        <w:t xml:space="preserve"> </w:t>
      </w:r>
      <w:r w:rsidRPr="00792AC1">
        <w:rPr>
          <w:cs/>
        </w:rPr>
        <w:t>และ</w:t>
      </w:r>
      <w:r w:rsidRPr="00792AC1">
        <w:t xml:space="preserve"> </w:t>
      </w:r>
      <w:r w:rsidRPr="00792AC1">
        <w:rPr>
          <w:cs/>
        </w:rPr>
        <w:t>ปลอดภัย</w:t>
      </w:r>
      <w:r w:rsidRPr="00792AC1">
        <w:t xml:space="preserve"> </w:t>
      </w:r>
      <w:r w:rsidRPr="00792AC1">
        <w:rPr>
          <w:cs/>
        </w:rPr>
        <w:t>เพื่อให้ผู้ใช้สามารถระบุข้อมูลการเข้าถึงอุปกรณ์เครือข่ายได้สะดวก</w:t>
      </w:r>
      <w:r>
        <w:rPr>
          <w:rFonts w:hint="cs"/>
          <w:cs/>
        </w:rPr>
        <w:t xml:space="preserve"> </w:t>
      </w:r>
      <w:r w:rsidRPr="00792AC1">
        <w:rPr>
          <w:cs/>
        </w:rPr>
        <w:t>อินเทอร์เฟซถูกแบ่งออกเป็นสองส่วนหลัก ส่วนแรกด้านซ้ายเป็น</w:t>
      </w:r>
      <w:r w:rsidRPr="00792AC1">
        <w:t xml:space="preserve"> </w:t>
      </w:r>
      <w:r w:rsidRPr="00792AC1">
        <w:rPr>
          <w:cs/>
        </w:rPr>
        <w:t>แบบฟอร์มสำหรับกรอกข้อมูลการตรวจสอบสิทธิ์</w:t>
      </w:r>
      <w:r w:rsidRPr="00792AC1">
        <w:t xml:space="preserve"> </w:t>
      </w:r>
      <w:r w:rsidRPr="00792AC1">
        <w:rPr>
          <w:cs/>
        </w:rPr>
        <w:t>ซึ่งประกอบด้วย</w:t>
      </w:r>
    </w:p>
    <w:p w14:paraId="60A559B6" w14:textId="77777777" w:rsidR="00792AC1" w:rsidRPr="00792AC1" w:rsidRDefault="00792AC1" w:rsidP="00792AC1">
      <w:pPr>
        <w:pStyle w:val="Paragraph111"/>
        <w:numPr>
          <w:ilvl w:val="0"/>
          <w:numId w:val="26"/>
        </w:numPr>
      </w:pPr>
      <w:r w:rsidRPr="00792AC1">
        <w:t xml:space="preserve">Start IP Address / End IP Address </w:t>
      </w:r>
      <w:r w:rsidRPr="00792AC1">
        <w:rPr>
          <w:cs/>
        </w:rPr>
        <w:t xml:space="preserve">สำหรับระบุช่วงของ </w:t>
      </w:r>
      <w:r w:rsidRPr="00792AC1">
        <w:t xml:space="preserve">IP </w:t>
      </w:r>
      <w:r w:rsidRPr="00792AC1">
        <w:rPr>
          <w:cs/>
        </w:rPr>
        <w:t>อุปกรณ์เครือข่ายที่ต้องการเข้าถึง</w:t>
      </w:r>
    </w:p>
    <w:p w14:paraId="426F7D80" w14:textId="77777777" w:rsidR="00792AC1" w:rsidRPr="00792AC1" w:rsidRDefault="00792AC1" w:rsidP="00792AC1">
      <w:pPr>
        <w:pStyle w:val="Paragraph111"/>
        <w:numPr>
          <w:ilvl w:val="0"/>
          <w:numId w:val="26"/>
        </w:numPr>
      </w:pPr>
      <w:r w:rsidRPr="00792AC1">
        <w:t xml:space="preserve">Username </w:t>
      </w:r>
      <w:r w:rsidRPr="00792AC1">
        <w:rPr>
          <w:cs/>
        </w:rPr>
        <w:t>และ</w:t>
      </w:r>
      <w:r w:rsidRPr="00792AC1">
        <w:t xml:space="preserve"> Password </w:t>
      </w:r>
      <w:r w:rsidRPr="00792AC1">
        <w:rPr>
          <w:cs/>
        </w:rPr>
        <w:t>สำหรับยืนยันตัวตนเข้าสู่ระบบอุปกรณ์</w:t>
      </w:r>
    </w:p>
    <w:p w14:paraId="4A2E5DEF" w14:textId="77777777" w:rsidR="00792AC1" w:rsidRPr="00792AC1" w:rsidRDefault="00792AC1" w:rsidP="00792AC1">
      <w:pPr>
        <w:pStyle w:val="Paragraph111"/>
        <w:numPr>
          <w:ilvl w:val="0"/>
          <w:numId w:val="26"/>
        </w:numPr>
      </w:pPr>
      <w:r w:rsidRPr="00792AC1">
        <w:rPr>
          <w:cs/>
        </w:rPr>
        <w:t>ปุ่ม</w:t>
      </w:r>
      <w:r w:rsidRPr="00792AC1">
        <w:t xml:space="preserve"> "Login SSH" </w:t>
      </w:r>
      <w:r w:rsidRPr="00792AC1">
        <w:rPr>
          <w:cs/>
        </w:rPr>
        <w:t xml:space="preserve">ใช้สำหรับเข้าสู่ระบบ </w:t>
      </w:r>
      <w:r w:rsidRPr="00792AC1">
        <w:t xml:space="preserve">SSH </w:t>
      </w:r>
      <w:r w:rsidRPr="00792AC1">
        <w:rPr>
          <w:cs/>
        </w:rPr>
        <w:t>ไปยังอุปกรณ์ที่กำหนด</w:t>
      </w:r>
    </w:p>
    <w:p w14:paraId="0FA4A381" w14:textId="5BCA0010" w:rsidR="00792AC1" w:rsidRDefault="00792AC1" w:rsidP="00792AC1">
      <w:pPr>
        <w:pStyle w:val="Paragraph111"/>
      </w:pPr>
      <w:r w:rsidRPr="00792AC1">
        <w:rPr>
          <w:cs/>
        </w:rPr>
        <w:t>ส่วนที่สองด้านขวาเป็น</w:t>
      </w:r>
      <w:r w:rsidRPr="00792AC1">
        <w:t xml:space="preserve"> </w:t>
      </w:r>
      <w:r w:rsidRPr="00792AC1">
        <w:rPr>
          <w:cs/>
        </w:rPr>
        <w:t>ส่วนแสดงข้อความต้อนรับ (</w:t>
      </w:r>
      <w:r w:rsidRPr="00792AC1">
        <w:t xml:space="preserve">Welcome back!) </w:t>
      </w:r>
      <w:r w:rsidRPr="00792AC1">
        <w:rPr>
          <w:cs/>
        </w:rPr>
        <w:t xml:space="preserve">พร้อมคำอธิบายเกี่ยวกับการเข้าสู่ระบบ </w:t>
      </w:r>
      <w:r w:rsidRPr="00792AC1">
        <w:t xml:space="preserve">SSH </w:t>
      </w:r>
      <w:r w:rsidRPr="00792AC1">
        <w:rPr>
          <w:cs/>
        </w:rPr>
        <w:t>ซึ่งช่วยให้ผู้ใช้ทราบถึงวัตถุประสงค์ของหน้านี้</w:t>
      </w:r>
      <w:r>
        <w:rPr>
          <w:rFonts w:hint="cs"/>
          <w:cs/>
        </w:rPr>
        <w:t xml:space="preserve"> </w:t>
      </w:r>
      <w:r w:rsidRPr="00792AC1">
        <w:rPr>
          <w:cs/>
        </w:rPr>
        <w:t>นอกจากนี้ ระบบยังมีปุ่ม</w:t>
      </w:r>
      <w:r w:rsidRPr="00792AC1">
        <w:t xml:space="preserve"> "Back" </w:t>
      </w:r>
      <w:r w:rsidRPr="00792AC1">
        <w:rPr>
          <w:cs/>
        </w:rPr>
        <w:t>ที่ด้านบนซ้ายของแบบฟอร์ม เพื่อให้ผู้ใช้สามารถย้อนกลับไปยังหน้าก่อนหน้าได้สะดวก</w:t>
      </w:r>
    </w:p>
    <w:p w14:paraId="2F92D7EA" w14:textId="77777777" w:rsidR="00BF16B2" w:rsidRDefault="00BF16B2" w:rsidP="00BF16B2">
      <w:pPr>
        <w:pStyle w:val="Paragraph111"/>
        <w:keepNext/>
        <w:ind w:firstLine="0"/>
        <w:jc w:val="center"/>
      </w:pPr>
      <w:r w:rsidRPr="00BF16B2">
        <w:rPr>
          <w:cs/>
        </w:rPr>
        <w:lastRenderedPageBreak/>
        <w:drawing>
          <wp:inline distT="0" distB="0" distL="0" distR="0" wp14:anchorId="0E6FE528" wp14:editId="0CD90FDB">
            <wp:extent cx="4542817" cy="2141239"/>
            <wp:effectExtent l="19050" t="19050" r="10160" b="11430"/>
            <wp:docPr id="104273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732115" name=""/>
                    <pic:cNvPicPr/>
                  </pic:nvPicPr>
                  <pic:blipFill>
                    <a:blip r:embed="rId28"/>
                    <a:stretch>
                      <a:fillRect/>
                    </a:stretch>
                  </pic:blipFill>
                  <pic:spPr>
                    <a:xfrm>
                      <a:off x="0" y="0"/>
                      <a:ext cx="4547792" cy="2143584"/>
                    </a:xfrm>
                    <a:prstGeom prst="rect">
                      <a:avLst/>
                    </a:prstGeom>
                    <a:ln w="19050">
                      <a:solidFill>
                        <a:schemeClr val="tx1"/>
                      </a:solidFill>
                    </a:ln>
                  </pic:spPr>
                </pic:pic>
              </a:graphicData>
            </a:graphic>
          </wp:inline>
        </w:drawing>
      </w:r>
    </w:p>
    <w:p w14:paraId="269D3E50" w14:textId="3C068B88" w:rsidR="00BF16B2" w:rsidRDefault="00BF16B2" w:rsidP="00BF16B2">
      <w:pPr>
        <w:pStyle w:val="Caption"/>
        <w:rPr>
          <w:b/>
          <w:bCs w:val="0"/>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6</w:t>
      </w:r>
      <w:r w:rsidR="00127498">
        <w:rPr>
          <w:cs/>
        </w:rPr>
        <w:fldChar w:fldCharType="end"/>
      </w:r>
      <w:r>
        <w:rPr>
          <w:rFonts w:hint="cs"/>
          <w:b/>
          <w:bCs w:val="0"/>
          <w:cs/>
        </w:rPr>
        <w:t xml:space="preserve"> หน้าจอแสดงผลอุปกรณ์เครือข่าย</w:t>
      </w:r>
      <w:r>
        <w:rPr>
          <w:b/>
          <w:bCs w:val="0"/>
        </w:rPr>
        <w:t xml:space="preserve"> </w:t>
      </w:r>
      <w:r>
        <w:rPr>
          <w:rFonts w:hint="cs"/>
          <w:b/>
          <w:bCs w:val="0"/>
          <w:cs/>
        </w:rPr>
        <w:t>(</w:t>
      </w:r>
      <w:r w:rsidRPr="00BF16B2">
        <w:t>Dashboard Device</w:t>
      </w:r>
      <w:r>
        <w:rPr>
          <w:rFonts w:hint="cs"/>
          <w:b/>
          <w:bCs w:val="0"/>
          <w:cs/>
        </w:rPr>
        <w:t>)</w:t>
      </w:r>
    </w:p>
    <w:p w14:paraId="5E1D6815" w14:textId="579A97A4" w:rsidR="00BF16B2" w:rsidRDefault="00BF16B2" w:rsidP="00BF16B2">
      <w:pPr>
        <w:pStyle w:val="Heading3"/>
      </w:pPr>
      <w:r w:rsidRPr="00BF16B2">
        <w:rPr>
          <w:rFonts w:hint="cs"/>
          <w:cs/>
        </w:rPr>
        <w:t>หน้าจอแสดงผลอุปกรณ์เครือข่าย</w:t>
      </w:r>
      <w:r w:rsidRPr="00BF16B2">
        <w:rPr>
          <w:cs/>
        </w:rPr>
        <w:t xml:space="preserve"> (</w:t>
      </w:r>
      <w:r w:rsidRPr="00BF16B2">
        <w:t>Dashboard Device)</w:t>
      </w:r>
    </w:p>
    <w:p w14:paraId="25B1B2E4" w14:textId="1406BAE1" w:rsidR="00BF16B2" w:rsidRPr="00BF16B2" w:rsidRDefault="00BF16B2" w:rsidP="00BF16B2">
      <w:pPr>
        <w:pStyle w:val="Paragraph111"/>
      </w:pPr>
      <w:r w:rsidRPr="00BF16B2">
        <w:rPr>
          <w:rFonts w:hint="cs"/>
          <w:cs/>
        </w:rPr>
        <w:t>จากภาพที่</w:t>
      </w:r>
      <w:r w:rsidRPr="00BF16B2">
        <w:t xml:space="preserve"> 3-  </w:t>
      </w:r>
      <w:r w:rsidRPr="00BF16B2">
        <w:rPr>
          <w:cs/>
        </w:rPr>
        <w:t>การออกแบบ</w:t>
      </w:r>
      <w:r w:rsidRPr="00BF16B2">
        <w:t xml:space="preserve"> Dashboard Device </w:t>
      </w:r>
      <w:r w:rsidRPr="00BF16B2">
        <w:rPr>
          <w:cs/>
        </w:rPr>
        <w:t>สำหรับระบบ</w:t>
      </w:r>
      <w:r w:rsidRPr="00BF16B2">
        <w:t xml:space="preserve"> Cisco Automation </w:t>
      </w:r>
      <w:r w:rsidRPr="00BF16B2">
        <w:rPr>
          <w:cs/>
        </w:rPr>
        <w:t>ซึ่งเป็นศูนย์กลางในการจัดการอุปกรณ์เครือข่าย</w:t>
      </w:r>
      <w:r w:rsidRPr="00BF16B2">
        <w:t xml:space="preserve"> Cisco </w:t>
      </w:r>
      <w:r w:rsidRPr="00BF16B2">
        <w:rPr>
          <w:cs/>
        </w:rPr>
        <w:t>โดยอินเทอร์เฟซได้รับการออกแบบให้</w:t>
      </w:r>
      <w:r w:rsidRPr="00BF16B2">
        <w:t xml:space="preserve"> </w:t>
      </w:r>
      <w:r w:rsidRPr="00BF16B2">
        <w:rPr>
          <w:cs/>
        </w:rPr>
        <w:t>เป็นระบบระเบียบ ใช้งานง่าย และแสดงข้อมูลที่จำเป็นเกี่ยวกับอุปกรณ์เครือข่ายอย่างครบถ้วน</w:t>
      </w:r>
      <w:r>
        <w:t xml:space="preserve"> </w:t>
      </w:r>
      <w:r w:rsidRPr="00BF16B2">
        <w:rPr>
          <w:cs/>
        </w:rPr>
        <w:t>ทางด้านซ้ายของหน้าจอเป็น</w:t>
      </w:r>
      <w:r w:rsidRPr="00BF16B2">
        <w:t xml:space="preserve"> </w:t>
      </w:r>
      <w:r w:rsidRPr="00BF16B2">
        <w:rPr>
          <w:cs/>
        </w:rPr>
        <w:t>เมนูนำทาง (</w:t>
      </w:r>
      <w:r w:rsidRPr="00BF16B2">
        <w:t xml:space="preserve">Navigation Menu) </w:t>
      </w:r>
      <w:r w:rsidRPr="00BF16B2">
        <w:rPr>
          <w:cs/>
        </w:rPr>
        <w:t>ที่มีรายการฟังก์ชันหลัก ได้แก่</w:t>
      </w:r>
    </w:p>
    <w:p w14:paraId="2D28A71A" w14:textId="77777777" w:rsidR="00BF16B2" w:rsidRPr="00BF16B2" w:rsidRDefault="00BF16B2" w:rsidP="00BF16B2">
      <w:pPr>
        <w:pStyle w:val="Paragraph111"/>
        <w:numPr>
          <w:ilvl w:val="0"/>
          <w:numId w:val="27"/>
        </w:numPr>
      </w:pPr>
      <w:r w:rsidRPr="00BF16B2">
        <w:t xml:space="preserve">Dashboard – </w:t>
      </w:r>
      <w:r w:rsidRPr="00BF16B2">
        <w:rPr>
          <w:cs/>
        </w:rPr>
        <w:t>หน้าหลักสำหรับแสดงรายการอุปกรณ์เครือข่าย</w:t>
      </w:r>
    </w:p>
    <w:p w14:paraId="0B9F54DC" w14:textId="77777777" w:rsidR="00BF16B2" w:rsidRPr="00BF16B2" w:rsidRDefault="00BF16B2" w:rsidP="00BF16B2">
      <w:pPr>
        <w:pStyle w:val="Paragraph111"/>
        <w:numPr>
          <w:ilvl w:val="0"/>
          <w:numId w:val="27"/>
        </w:numPr>
      </w:pPr>
      <w:r w:rsidRPr="00BF16B2">
        <w:t xml:space="preserve">Create Template – </w:t>
      </w:r>
      <w:r w:rsidRPr="00BF16B2">
        <w:rPr>
          <w:cs/>
        </w:rPr>
        <w:t>ฟังก์ชันสำหรับสร้างเทมเพลตการตั้งค่าอุปกรณ์</w:t>
      </w:r>
    </w:p>
    <w:p w14:paraId="7A87292D" w14:textId="77777777" w:rsidR="00BF16B2" w:rsidRPr="00BF16B2" w:rsidRDefault="00BF16B2" w:rsidP="00BF16B2">
      <w:pPr>
        <w:pStyle w:val="Paragraph111"/>
        <w:numPr>
          <w:ilvl w:val="0"/>
          <w:numId w:val="27"/>
        </w:numPr>
      </w:pPr>
      <w:r w:rsidRPr="00BF16B2">
        <w:t xml:space="preserve">List Templates – </w:t>
      </w:r>
      <w:r w:rsidRPr="00BF16B2">
        <w:rPr>
          <w:cs/>
        </w:rPr>
        <w:t>แสดงรายการเทมเพลตที่มีอยู่</w:t>
      </w:r>
    </w:p>
    <w:p w14:paraId="2E439876" w14:textId="77777777" w:rsidR="00BF16B2" w:rsidRPr="00BF16B2" w:rsidRDefault="00BF16B2" w:rsidP="00BF16B2">
      <w:pPr>
        <w:pStyle w:val="Paragraph111"/>
        <w:numPr>
          <w:ilvl w:val="0"/>
          <w:numId w:val="27"/>
        </w:numPr>
      </w:pPr>
      <w:r w:rsidRPr="00BF16B2">
        <w:t xml:space="preserve">Deploy – </w:t>
      </w:r>
      <w:r w:rsidRPr="00BF16B2">
        <w:rPr>
          <w:cs/>
        </w:rPr>
        <w:t>ใช้สำหรับนำเทมเพลตไปใช้กับอุปกรณ์</w:t>
      </w:r>
    </w:p>
    <w:p w14:paraId="723CBD1B" w14:textId="77777777" w:rsidR="00BF16B2" w:rsidRPr="00BF16B2" w:rsidRDefault="00BF16B2" w:rsidP="00BF16B2">
      <w:pPr>
        <w:pStyle w:val="Paragraph111"/>
        <w:numPr>
          <w:ilvl w:val="0"/>
          <w:numId w:val="27"/>
        </w:numPr>
      </w:pPr>
      <w:r w:rsidRPr="00BF16B2">
        <w:t xml:space="preserve">Update Firmware – </w:t>
      </w:r>
      <w:r w:rsidRPr="00BF16B2">
        <w:rPr>
          <w:cs/>
        </w:rPr>
        <w:t>ฟังก์ชันสำหรับอัปเดตเฟิร์มแวร์ของอุปกรณ์</w:t>
      </w:r>
    </w:p>
    <w:p w14:paraId="1F2FB7A3" w14:textId="77777777" w:rsidR="00BF16B2" w:rsidRPr="00BF16B2" w:rsidRDefault="00BF16B2" w:rsidP="00BF16B2">
      <w:pPr>
        <w:pStyle w:val="Paragraph111"/>
        <w:numPr>
          <w:ilvl w:val="0"/>
          <w:numId w:val="27"/>
        </w:numPr>
      </w:pPr>
      <w:r w:rsidRPr="00BF16B2">
        <w:t xml:space="preserve">Remote Access – </w:t>
      </w:r>
      <w:r w:rsidRPr="00BF16B2">
        <w:rPr>
          <w:cs/>
        </w:rPr>
        <w:t>ใช้สำหรับเข้าถึงอุปกรณ์เครือข่ายจากระยะไกล</w:t>
      </w:r>
    </w:p>
    <w:p w14:paraId="04A4A164" w14:textId="77777777" w:rsidR="00BF16B2" w:rsidRPr="00BF16B2" w:rsidRDefault="00BF16B2" w:rsidP="00BF16B2">
      <w:pPr>
        <w:pStyle w:val="Paragraph111"/>
        <w:numPr>
          <w:ilvl w:val="0"/>
          <w:numId w:val="27"/>
        </w:numPr>
      </w:pPr>
      <w:r w:rsidRPr="00BF16B2">
        <w:t xml:space="preserve">Logging – </w:t>
      </w:r>
      <w:r w:rsidRPr="00BF16B2">
        <w:rPr>
          <w:cs/>
        </w:rPr>
        <w:t>แสดงบันทึกการทำงานของระบบ</w:t>
      </w:r>
    </w:p>
    <w:p w14:paraId="5CFAE789" w14:textId="34510C18" w:rsidR="00BF16B2" w:rsidRDefault="00BF16B2" w:rsidP="00BF16B2">
      <w:pPr>
        <w:pStyle w:val="Paragraph111"/>
      </w:pPr>
      <w:r w:rsidRPr="00BF16B2">
        <w:rPr>
          <w:cs/>
        </w:rPr>
        <w:t>ส่วนหลักของหน้าจอแสดง</w:t>
      </w:r>
      <w:r w:rsidRPr="00BF16B2">
        <w:t xml:space="preserve"> </w:t>
      </w:r>
      <w:r w:rsidRPr="00BF16B2">
        <w:rPr>
          <w:cs/>
        </w:rPr>
        <w:t>ตารางรายการอุปกรณ์เครือข่าย</w:t>
      </w:r>
      <w:r w:rsidRPr="00BF16B2">
        <w:t xml:space="preserve"> </w:t>
      </w:r>
      <w:r w:rsidRPr="00BF16B2">
        <w:rPr>
          <w:cs/>
        </w:rPr>
        <w:t>ที่มีการจัดกลุ่มข้อมูลในรูปแบบ</w:t>
      </w:r>
      <w:r w:rsidRPr="00BF16B2">
        <w:t xml:space="preserve"> </w:t>
      </w:r>
      <w:r w:rsidRPr="00BF16B2">
        <w:rPr>
          <w:cs/>
        </w:rPr>
        <w:t>ตาราง (</w:t>
      </w:r>
      <w:r w:rsidRPr="00BF16B2">
        <w:t xml:space="preserve">Table Format) </w:t>
      </w:r>
      <w:r w:rsidRPr="00BF16B2">
        <w:rPr>
          <w:cs/>
        </w:rPr>
        <w:t>ซึ่งช่วยให้ผู้ใช้สามารถดูและจัดการอุปกรณ์ได้อย่างมีประสิทธิภาพ โดยแต่ละแถวของตารางจะแสดง</w:t>
      </w:r>
      <w:r w:rsidRPr="00BF16B2">
        <w:t xml:space="preserve"> </w:t>
      </w:r>
      <w:r w:rsidRPr="00BF16B2">
        <w:rPr>
          <w:cs/>
        </w:rPr>
        <w:t>รุ่นของอุปกรณ์ (</w:t>
      </w:r>
      <w:r w:rsidRPr="00BF16B2">
        <w:t xml:space="preserve">Model), </w:t>
      </w:r>
      <w:r w:rsidRPr="00BF16B2">
        <w:rPr>
          <w:cs/>
        </w:rPr>
        <w:t>หมายเลขซีเรียล (</w:t>
      </w:r>
      <w:r w:rsidRPr="00BF16B2">
        <w:t xml:space="preserve">Serial No./Token), </w:t>
      </w:r>
      <w:r w:rsidRPr="00BF16B2">
        <w:rPr>
          <w:cs/>
        </w:rPr>
        <w:t>ชื่อโฮสต์ (</w:t>
      </w:r>
      <w:r w:rsidRPr="00BF16B2">
        <w:t xml:space="preserve">Hostname), IP Address </w:t>
      </w:r>
      <w:r w:rsidRPr="00BF16B2">
        <w:rPr>
          <w:cs/>
        </w:rPr>
        <w:t xml:space="preserve">และปุ่ม </w:t>
      </w:r>
      <w:r w:rsidRPr="00BF16B2">
        <w:t xml:space="preserve">Information </w:t>
      </w:r>
      <w:r w:rsidRPr="00BF16B2">
        <w:rPr>
          <w:cs/>
        </w:rPr>
        <w:t>สำหรับดูรายละเอียดเพิ่มเติมของอุปกรณ์แต่ละตัว</w:t>
      </w:r>
      <w:r>
        <w:rPr>
          <w:rFonts w:hint="cs"/>
          <w:cs/>
        </w:rPr>
        <w:t xml:space="preserve"> </w:t>
      </w:r>
      <w:r w:rsidRPr="00BF16B2">
        <w:rPr>
          <w:cs/>
        </w:rPr>
        <w:t>ด้านขวาบนของหน้าจอแสดง</w:t>
      </w:r>
      <w:r w:rsidRPr="00BF16B2">
        <w:t xml:space="preserve"> </w:t>
      </w:r>
      <w:r w:rsidRPr="00BF16B2">
        <w:rPr>
          <w:cs/>
        </w:rPr>
        <w:t>ชื่อผู้ใช้ที่เข้าสู่ระบบ (</w:t>
      </w:r>
      <w:r w:rsidRPr="00BF16B2">
        <w:t xml:space="preserve">Username: </w:t>
      </w:r>
      <w:proofErr w:type="spellStart"/>
      <w:r w:rsidRPr="00BF16B2">
        <w:t>JohnDoe</w:t>
      </w:r>
      <w:proofErr w:type="spellEnd"/>
      <w:r w:rsidRPr="00BF16B2">
        <w:t xml:space="preserve">), </w:t>
      </w:r>
      <w:r w:rsidRPr="00BF16B2">
        <w:rPr>
          <w:cs/>
        </w:rPr>
        <w:t>ข้อมูลเครือข่ายปัจจุบัน (</w:t>
      </w:r>
      <w:r w:rsidRPr="00BF16B2">
        <w:t xml:space="preserve">IP: 192.168.1.0/24) </w:t>
      </w:r>
      <w:r w:rsidRPr="00BF16B2">
        <w:rPr>
          <w:cs/>
        </w:rPr>
        <w:t>และปุ่ม</w:t>
      </w:r>
      <w:r w:rsidRPr="00BF16B2">
        <w:t xml:space="preserve"> Log Out </w:t>
      </w:r>
      <w:r w:rsidRPr="00BF16B2">
        <w:rPr>
          <w:cs/>
        </w:rPr>
        <w:t>สำหรับออกจากระบบ</w:t>
      </w:r>
    </w:p>
    <w:p w14:paraId="3B3BDB84" w14:textId="69CB3E84" w:rsidR="00BF16B2" w:rsidRDefault="00BF16B2" w:rsidP="00BF16B2">
      <w:pPr>
        <w:pStyle w:val="Paragraph111"/>
      </w:pPr>
      <w:r w:rsidRPr="00BF16B2">
        <w:rPr>
          <w:rFonts w:hint="cs"/>
          <w:cs/>
        </w:rPr>
        <w:t>การออกแบบอินเทอร์เฟซนี้เน้นความสะดวกในการใช้งานและ</w:t>
      </w:r>
      <w:r w:rsidRPr="00BF16B2">
        <w:rPr>
          <w:cs/>
        </w:rPr>
        <w:t xml:space="preserve"> </w:t>
      </w:r>
      <w:r w:rsidRPr="00BF16B2">
        <w:rPr>
          <w:rFonts w:hint="cs"/>
          <w:cs/>
        </w:rPr>
        <w:t>ช่วยให้ผู้ใช้สามารถจัดการอุปกรณ์เครือข่ายได้อย่างมีประสิทธิภาพ</w:t>
      </w:r>
      <w:r w:rsidRPr="00BF16B2">
        <w:rPr>
          <w:cs/>
        </w:rPr>
        <w:t xml:space="preserve"> </w:t>
      </w:r>
      <w:r w:rsidRPr="00BF16B2">
        <w:rPr>
          <w:rFonts w:hint="cs"/>
          <w:cs/>
        </w:rPr>
        <w:t>โดยรวบรวมข้อมูลที่จำเป็นทั้งหมดไว้ในหน้าเดียว</w:t>
      </w:r>
      <w:r w:rsidRPr="00BF16B2">
        <w:rPr>
          <w:cs/>
        </w:rPr>
        <w:t xml:space="preserve"> </w:t>
      </w:r>
      <w:r w:rsidRPr="00BF16B2">
        <w:rPr>
          <w:rFonts w:hint="cs"/>
          <w:cs/>
        </w:rPr>
        <w:t>พร้อมรองรับการเข้าถึงและปรับแต่งการตั้งค่าต่าง</w:t>
      </w:r>
      <w:r w:rsidRPr="00BF16B2">
        <w:rPr>
          <w:cs/>
        </w:rPr>
        <w:t xml:space="preserve"> </w:t>
      </w:r>
      <w:r w:rsidRPr="00BF16B2">
        <w:rPr>
          <w:rFonts w:hint="cs"/>
          <w:cs/>
        </w:rPr>
        <w:t>ๆ</w:t>
      </w:r>
      <w:r w:rsidRPr="00BF16B2">
        <w:rPr>
          <w:cs/>
        </w:rPr>
        <w:t xml:space="preserve"> </w:t>
      </w:r>
      <w:r w:rsidRPr="00BF16B2">
        <w:rPr>
          <w:rFonts w:hint="cs"/>
          <w:cs/>
        </w:rPr>
        <w:t>ได้อย่างง่ายดาย</w:t>
      </w:r>
    </w:p>
    <w:p w14:paraId="1ECA5222" w14:textId="77777777" w:rsidR="00BF16B2" w:rsidRDefault="00BF16B2" w:rsidP="00A47A67">
      <w:pPr>
        <w:jc w:val="center"/>
      </w:pPr>
      <w:r w:rsidRPr="00BF16B2">
        <w:rPr>
          <w:cs/>
        </w:rPr>
        <w:lastRenderedPageBreak/>
        <w:drawing>
          <wp:inline distT="0" distB="0" distL="0" distR="0" wp14:anchorId="1F0D9743" wp14:editId="5A5593AA">
            <wp:extent cx="4241044" cy="1998999"/>
            <wp:effectExtent l="19050" t="19050" r="26670" b="20320"/>
            <wp:docPr id="586653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653514" name="Picture 1" descr="A screenshot of a computer&#10;&#10;AI-generated content may be incorrect."/>
                    <pic:cNvPicPr/>
                  </pic:nvPicPr>
                  <pic:blipFill>
                    <a:blip r:embed="rId29"/>
                    <a:stretch>
                      <a:fillRect/>
                    </a:stretch>
                  </pic:blipFill>
                  <pic:spPr>
                    <a:xfrm>
                      <a:off x="0" y="0"/>
                      <a:ext cx="4271783" cy="2013488"/>
                    </a:xfrm>
                    <a:prstGeom prst="rect">
                      <a:avLst/>
                    </a:prstGeom>
                    <a:ln w="19050">
                      <a:solidFill>
                        <a:schemeClr val="tx1"/>
                      </a:solidFill>
                    </a:ln>
                  </pic:spPr>
                </pic:pic>
              </a:graphicData>
            </a:graphic>
          </wp:inline>
        </w:drawing>
      </w:r>
    </w:p>
    <w:p w14:paraId="2F33D22D" w14:textId="26CED131" w:rsidR="00BF16B2" w:rsidRDefault="00BF16B2" w:rsidP="00BF16B2">
      <w:pPr>
        <w:pStyle w:val="Caption"/>
        <w:rPr>
          <w:bCs w:val="0"/>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7</w:t>
      </w:r>
      <w:r w:rsidR="00127498">
        <w:rPr>
          <w:cs/>
        </w:rPr>
        <w:fldChar w:fldCharType="end"/>
      </w:r>
      <w:r>
        <w:rPr>
          <w:rFonts w:hint="cs"/>
          <w:cs/>
        </w:rPr>
        <w:t xml:space="preserve"> </w:t>
      </w:r>
      <w:r w:rsidR="0054045D" w:rsidRPr="0054045D">
        <w:rPr>
          <w:bCs w:val="0"/>
          <w:cs/>
        </w:rPr>
        <w:t>หน้าจอการตรวจสอบ</w:t>
      </w:r>
      <w:r w:rsidR="0054045D">
        <w:rPr>
          <w:rFonts w:hint="cs"/>
          <w:bCs w:val="0"/>
          <w:cs/>
        </w:rPr>
        <w:t>รายละเอียดและสถานะของอุปกรณ์ (</w:t>
      </w:r>
      <w:r w:rsidR="0054045D">
        <w:rPr>
          <w:bCs w:val="0"/>
        </w:rPr>
        <w:t>Information Device</w:t>
      </w:r>
      <w:r w:rsidR="0054045D">
        <w:rPr>
          <w:rFonts w:hint="cs"/>
          <w:bCs w:val="0"/>
          <w:cs/>
        </w:rPr>
        <w:t>)</w:t>
      </w:r>
    </w:p>
    <w:p w14:paraId="33C44F9F" w14:textId="6E027ECF" w:rsidR="0054045D" w:rsidRDefault="0054045D" w:rsidP="0054045D">
      <w:pPr>
        <w:pStyle w:val="Heading3"/>
      </w:pP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p>
    <w:p w14:paraId="11E61D65" w14:textId="1026E1A6" w:rsidR="0054045D" w:rsidRPr="0054045D" w:rsidRDefault="0054045D" w:rsidP="0054045D">
      <w:pPr>
        <w:pStyle w:val="Paragraph111"/>
        <w:rPr>
          <w:rFonts w:hint="cs"/>
        </w:rPr>
      </w:pPr>
      <w:r>
        <w:rPr>
          <w:rFonts w:hint="cs"/>
          <w:cs/>
        </w:rPr>
        <w:t>จากภาพที่</w:t>
      </w:r>
      <w:r>
        <w:t xml:space="preserve"> 3-  </w:t>
      </w:r>
      <w:r>
        <w:rPr>
          <w:rFonts w:hint="cs"/>
          <w:cs/>
        </w:rPr>
        <w:t>การออกแบบ</w:t>
      </w:r>
      <w:r w:rsidRPr="0054045D">
        <w:rPr>
          <w:rFonts w:hint="cs"/>
          <w:cs/>
        </w:rPr>
        <w:t>หน้าจอการตรวจสอบรายละเอียดและสถานะของอุปกรณ์</w:t>
      </w:r>
      <w:r w:rsidRPr="0054045D">
        <w:rPr>
          <w:cs/>
        </w:rPr>
        <w:t xml:space="preserve"> (</w:t>
      </w:r>
      <w:r w:rsidRPr="0054045D">
        <w:t>Information Device)</w:t>
      </w:r>
      <w:r>
        <w:rPr>
          <w:rFonts w:hint="cs"/>
          <w:cs/>
        </w:rPr>
        <w:t xml:space="preserve"> </w:t>
      </w:r>
      <w:r w:rsidRPr="0054045D">
        <w:rPr>
          <w:cs/>
        </w:rPr>
        <w:t>ได้รับการออกแบบให้ผู้ใช้สามารถ</w:t>
      </w:r>
      <w:r w:rsidRPr="0054045D">
        <w:t xml:space="preserve"> </w:t>
      </w:r>
      <w:r w:rsidRPr="0054045D">
        <w:rPr>
          <w:cs/>
        </w:rPr>
        <w:t xml:space="preserve">ติดตามสถานะพอร์ตของสวิตช์ </w:t>
      </w:r>
      <w:r>
        <w:rPr>
          <w:rFonts w:hint="cs"/>
          <w:cs/>
        </w:rPr>
        <w:t>และ</w:t>
      </w:r>
      <w:r w:rsidRPr="0054045D">
        <w:rPr>
          <w:cs/>
        </w:rPr>
        <w:t>ตรวจสอบ</w:t>
      </w:r>
      <w:r>
        <w:rPr>
          <w:rFonts w:hint="cs"/>
          <w:cs/>
        </w:rPr>
        <w:t>รายละเอียด</w:t>
      </w:r>
      <w:r w:rsidRPr="0054045D">
        <w:rPr>
          <w:cs/>
        </w:rPr>
        <w:t>ประสิทธิภาพของอุปกรณ์</w:t>
      </w:r>
    </w:p>
    <w:p w14:paraId="2A3D83F7" w14:textId="4C8922DD" w:rsidR="0054045D" w:rsidRPr="0054045D" w:rsidRDefault="0054045D" w:rsidP="0054045D">
      <w:pPr>
        <w:pStyle w:val="Paragraph111"/>
      </w:pPr>
      <w:r w:rsidRPr="0054045D">
        <w:rPr>
          <w:cs/>
        </w:rPr>
        <w:t>ส่วนด้านบนของหน้าจอมี</w:t>
      </w:r>
      <w:r w:rsidRPr="0054045D">
        <w:t xml:space="preserve"> </w:t>
      </w:r>
      <w:r w:rsidRPr="0054045D">
        <w:rPr>
          <w:cs/>
        </w:rPr>
        <w:t>เมนูเลือกอุปกรณ์ (</w:t>
      </w:r>
      <w:r w:rsidRPr="0054045D">
        <w:t xml:space="preserve">Select Switch) </w:t>
      </w:r>
      <w:r w:rsidRPr="0054045D">
        <w:rPr>
          <w:cs/>
        </w:rPr>
        <w:t>เพื่อให้ผู้ใช้สามารถเลือกสวิตช์ที่ต้องการตรวจสอบ จากนั้นจะแสดง</w:t>
      </w:r>
      <w:r w:rsidRPr="0054045D">
        <w:t xml:space="preserve"> </w:t>
      </w:r>
      <w:r w:rsidRPr="0054045D">
        <w:rPr>
          <w:cs/>
        </w:rPr>
        <w:t>รายละเอียดอุปกรณ์เครือข่าย</w:t>
      </w:r>
      <w:r w:rsidRPr="0054045D">
        <w:t xml:space="preserve"> </w:t>
      </w:r>
      <w:r w:rsidRPr="0054045D">
        <w:rPr>
          <w:cs/>
        </w:rPr>
        <w:t>ได้แก่</w:t>
      </w:r>
      <w:r w:rsidRPr="0054045D">
        <w:t xml:space="preserve"> </w:t>
      </w:r>
      <w:r w:rsidRPr="0054045D">
        <w:rPr>
          <w:cs/>
        </w:rPr>
        <w:t>ชื่อโฮสต์ (</w:t>
      </w:r>
      <w:r w:rsidRPr="0054045D">
        <w:t xml:space="preserve">Host Name), </w:t>
      </w:r>
      <w:r w:rsidRPr="0054045D">
        <w:rPr>
          <w:cs/>
        </w:rPr>
        <w:t xml:space="preserve">ที่อยู่ </w:t>
      </w:r>
      <w:r w:rsidRPr="0054045D">
        <w:t xml:space="preserve">MAC Address, </w:t>
      </w:r>
      <w:r w:rsidRPr="0054045D">
        <w:rPr>
          <w:cs/>
        </w:rPr>
        <w:t>และรุ่นของอุปกรณ์ (</w:t>
      </w:r>
      <w:r w:rsidRPr="0054045D">
        <w:t>Cisco Catalyst 9300)</w:t>
      </w:r>
      <w:r>
        <w:rPr>
          <w:rFonts w:hint="cs"/>
          <w:cs/>
        </w:rPr>
        <w:t xml:space="preserve"> </w:t>
      </w:r>
      <w:r w:rsidRPr="0054045D">
        <w:rPr>
          <w:cs/>
        </w:rPr>
        <w:t>บริเวณตรงกลางของหน้าจอแสดง</w:t>
      </w:r>
      <w:r w:rsidRPr="0054045D">
        <w:t xml:space="preserve"> </w:t>
      </w:r>
      <w:r w:rsidRPr="0054045D">
        <w:rPr>
          <w:cs/>
        </w:rPr>
        <w:t>แผนผังพอร์ตของสวิตช์</w:t>
      </w:r>
      <w:r w:rsidRPr="0054045D">
        <w:t xml:space="preserve"> </w:t>
      </w:r>
      <w:r w:rsidRPr="0054045D">
        <w:rPr>
          <w:cs/>
        </w:rPr>
        <w:t>โดยแต่ละพอร์ตจะแสดงสถานะการใช้งาน</w:t>
      </w:r>
    </w:p>
    <w:p w14:paraId="14FC76AC" w14:textId="77777777" w:rsidR="0054045D" w:rsidRPr="0054045D" w:rsidRDefault="0054045D" w:rsidP="0054045D">
      <w:pPr>
        <w:pStyle w:val="Paragraph111"/>
        <w:numPr>
          <w:ilvl w:val="0"/>
          <w:numId w:val="28"/>
        </w:numPr>
      </w:pPr>
      <w:r w:rsidRPr="0054045D">
        <w:rPr>
          <w:cs/>
        </w:rPr>
        <w:t>พอร์ตที่กำลังใช้งานอยู่ (</w:t>
      </w:r>
      <w:r w:rsidRPr="0054045D">
        <w:t xml:space="preserve">Active Ports) </w:t>
      </w:r>
      <w:r w:rsidRPr="0054045D">
        <w:rPr>
          <w:cs/>
        </w:rPr>
        <w:t>ถูกไฮไลต์เป็น</w:t>
      </w:r>
      <w:r w:rsidRPr="0054045D">
        <w:t xml:space="preserve"> </w:t>
      </w:r>
      <w:r w:rsidRPr="0054045D">
        <w:rPr>
          <w:cs/>
        </w:rPr>
        <w:t>สีเขียว</w:t>
      </w:r>
      <w:r w:rsidRPr="0054045D">
        <w:t xml:space="preserve"> </w:t>
      </w:r>
      <w:r w:rsidRPr="0054045D">
        <w:rPr>
          <w:cs/>
        </w:rPr>
        <w:t>และแสดงความเร็วเชื่อมต่อ (เช่น</w:t>
      </w:r>
      <w:r w:rsidRPr="0054045D">
        <w:t xml:space="preserve"> 1G)</w:t>
      </w:r>
    </w:p>
    <w:p w14:paraId="7DBC8E8D" w14:textId="4A7A6EF6" w:rsidR="00A47A67" w:rsidRDefault="0054045D" w:rsidP="00A47A67">
      <w:pPr>
        <w:pStyle w:val="Paragraph111"/>
        <w:numPr>
          <w:ilvl w:val="0"/>
          <w:numId w:val="28"/>
        </w:numPr>
      </w:pPr>
      <w:r w:rsidRPr="0054045D">
        <w:rPr>
          <w:cs/>
        </w:rPr>
        <w:t>พอร์ตที่ไม่ได้ใช้งาน (</w:t>
      </w:r>
      <w:r w:rsidRPr="0054045D">
        <w:t xml:space="preserve">Inactive Ports) </w:t>
      </w:r>
      <w:r w:rsidRPr="0054045D">
        <w:rPr>
          <w:cs/>
        </w:rPr>
        <w:t>ถูกแสดงเป็น</w:t>
      </w:r>
      <w:r w:rsidRPr="0054045D">
        <w:t xml:space="preserve"> </w:t>
      </w:r>
      <w:r w:rsidRPr="0054045D">
        <w:rPr>
          <w:cs/>
        </w:rPr>
        <w:t>สีเทา</w:t>
      </w:r>
      <w:r w:rsidRPr="0054045D">
        <w:t xml:space="preserve"> </w:t>
      </w:r>
      <w:r w:rsidRPr="0054045D">
        <w:rPr>
          <w:cs/>
        </w:rPr>
        <w:t>เพื่อระบุว่าไม่มีการเชื่อมต่อ</w:t>
      </w:r>
    </w:p>
    <w:p w14:paraId="70FF46E8" w14:textId="77777777" w:rsidR="00A47A67" w:rsidRDefault="00A47A67" w:rsidP="00A47A67">
      <w:pPr>
        <w:pStyle w:val="Paragraph111"/>
        <w:ind w:firstLine="0"/>
        <w:rPr>
          <w:rFonts w:hint="cs"/>
        </w:rPr>
      </w:pPr>
    </w:p>
    <w:p w14:paraId="75664A77" w14:textId="77777777" w:rsidR="0054045D" w:rsidRDefault="0054045D" w:rsidP="00A47A67">
      <w:pPr>
        <w:jc w:val="center"/>
      </w:pPr>
      <w:r w:rsidRPr="0054045D">
        <w:rPr>
          <w:cs/>
        </w:rPr>
        <w:drawing>
          <wp:inline distT="0" distB="0" distL="0" distR="0" wp14:anchorId="6124B1B3" wp14:editId="25688110">
            <wp:extent cx="3881741" cy="1868432"/>
            <wp:effectExtent l="19050" t="19050" r="24130" b="17780"/>
            <wp:docPr id="6651039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03947" name="Picture 1" descr="A screenshot of a computer&#10;&#10;AI-generated content may be incorrect."/>
                    <pic:cNvPicPr/>
                  </pic:nvPicPr>
                  <pic:blipFill>
                    <a:blip r:embed="rId30"/>
                    <a:stretch>
                      <a:fillRect/>
                    </a:stretch>
                  </pic:blipFill>
                  <pic:spPr>
                    <a:xfrm>
                      <a:off x="0" y="0"/>
                      <a:ext cx="3901865" cy="1878119"/>
                    </a:xfrm>
                    <a:prstGeom prst="rect">
                      <a:avLst/>
                    </a:prstGeom>
                    <a:ln w="19050">
                      <a:solidFill>
                        <a:schemeClr val="tx1"/>
                      </a:solidFill>
                    </a:ln>
                  </pic:spPr>
                </pic:pic>
              </a:graphicData>
            </a:graphic>
          </wp:inline>
        </w:drawing>
      </w:r>
    </w:p>
    <w:p w14:paraId="01CD6221" w14:textId="4D864564" w:rsidR="0054045D" w:rsidRDefault="0054045D" w:rsidP="0054045D">
      <w:pPr>
        <w:pStyle w:val="Caption"/>
        <w:rPr>
          <w:bCs w:val="0"/>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8</w:t>
      </w:r>
      <w:r w:rsidR="00127498">
        <w:rPr>
          <w:cs/>
        </w:rPr>
        <w:fldChar w:fldCharType="end"/>
      </w:r>
      <w:r>
        <w:rPr>
          <w:rFonts w:hint="cs"/>
          <w:b/>
          <w:bCs w:val="0"/>
          <w:cs/>
        </w:rPr>
        <w:t xml:space="preserve"> </w:t>
      </w:r>
      <w:r w:rsidRPr="0054045D">
        <w:rPr>
          <w:bCs w:val="0"/>
          <w:cs/>
        </w:rPr>
        <w:t>หน้าจอการตรวจสอบ</w:t>
      </w:r>
      <w:r>
        <w:rPr>
          <w:rFonts w:hint="cs"/>
          <w:bCs w:val="0"/>
          <w:cs/>
        </w:rPr>
        <w:t>รายละเอียดและสถานะของอุปกรณ์ (</w:t>
      </w:r>
      <w:r>
        <w:rPr>
          <w:bCs w:val="0"/>
        </w:rPr>
        <w:t>Information Device</w:t>
      </w:r>
      <w:r>
        <w:rPr>
          <w:rFonts w:hint="cs"/>
          <w:bCs w:val="0"/>
          <w:cs/>
        </w:rPr>
        <w:t>)</w:t>
      </w:r>
      <w:r>
        <w:rPr>
          <w:rFonts w:hint="cs"/>
          <w:bCs w:val="0"/>
          <w:cs/>
        </w:rPr>
        <w:t xml:space="preserve"> (ต่อ)</w:t>
      </w:r>
    </w:p>
    <w:p w14:paraId="2D533A1C" w14:textId="45D432FE" w:rsidR="00A47A67" w:rsidRPr="00A47A67" w:rsidRDefault="0054045D" w:rsidP="00A47A67">
      <w:pPr>
        <w:pStyle w:val="Paragraph111"/>
      </w:pPr>
      <w:r w:rsidRPr="00A47A67">
        <w:rPr>
          <w:rFonts w:hint="cs"/>
          <w:cs/>
        </w:rPr>
        <w:lastRenderedPageBreak/>
        <w:t>จากภาพที่</w:t>
      </w:r>
      <w:r w:rsidRPr="00A47A67">
        <w:t xml:space="preserve"> 3-  </w:t>
      </w:r>
      <w:r w:rsidRPr="00A47A67">
        <w:rPr>
          <w:rFonts w:hint="cs"/>
          <w:cs/>
        </w:rPr>
        <w:t>หน้าจอการตรวจสอบรายละเอียดและสถานะของอุปกรณ์</w:t>
      </w:r>
      <w:r w:rsidRPr="00A47A67">
        <w:rPr>
          <w:cs/>
        </w:rPr>
        <w:t xml:space="preserve"> (</w:t>
      </w:r>
      <w:r w:rsidRPr="00A47A67">
        <w:t>Information Device) (</w:t>
      </w:r>
      <w:r w:rsidRPr="00A47A67">
        <w:rPr>
          <w:rFonts w:hint="cs"/>
          <w:cs/>
        </w:rPr>
        <w:t>ต่อ</w:t>
      </w:r>
      <w:r w:rsidRPr="00A47A67">
        <w:rPr>
          <w:cs/>
        </w:rPr>
        <w:t>)</w:t>
      </w:r>
      <w:r w:rsidR="00C4541F">
        <w:rPr>
          <w:rFonts w:hint="cs"/>
          <w:cs/>
        </w:rPr>
        <w:t xml:space="preserve"> </w:t>
      </w:r>
      <w:r w:rsidR="00A47A67" w:rsidRPr="00A47A67">
        <w:rPr>
          <w:cs/>
        </w:rPr>
        <w:t>การออกแบบให้ช่วยให้ผู้ใช้สามารถ</w:t>
      </w:r>
      <w:r w:rsidR="00A47A67" w:rsidRPr="00A47A67">
        <w:t xml:space="preserve"> </w:t>
      </w:r>
      <w:r w:rsidR="00A47A67" w:rsidRPr="00A47A67">
        <w:rPr>
          <w:cs/>
        </w:rPr>
        <w:t>ติดตามสถานะของอุปกรณ์</w:t>
      </w:r>
      <w:r w:rsidR="00A47A67" w:rsidRPr="00A47A67">
        <w:t xml:space="preserve">, </w:t>
      </w:r>
      <w:r w:rsidR="00A47A67" w:rsidRPr="00A47A67">
        <w:rPr>
          <w:cs/>
        </w:rPr>
        <w:t xml:space="preserve">ตรวจสอบประสิทธิภาพการทำงาน และจัดการ </w:t>
      </w:r>
      <w:r w:rsidR="00A47A67" w:rsidRPr="00A47A67">
        <w:t xml:space="preserve">VLAN </w:t>
      </w:r>
      <w:r w:rsidR="00A47A67" w:rsidRPr="00A47A67">
        <w:rPr>
          <w:cs/>
        </w:rPr>
        <w:t>ได้อย่างเป็นระบบ</w:t>
      </w:r>
    </w:p>
    <w:p w14:paraId="6CE9183D" w14:textId="77777777" w:rsidR="00A47A67" w:rsidRPr="00A47A67" w:rsidRDefault="00A47A67" w:rsidP="00A47A67">
      <w:pPr>
        <w:pStyle w:val="Paragraph111"/>
      </w:pPr>
      <w:r w:rsidRPr="00A47A67">
        <w:rPr>
          <w:cs/>
        </w:rPr>
        <w:t>ส่วนด้านบนของหน้าจอแสดง</w:t>
      </w:r>
      <w:r w:rsidRPr="00A47A67">
        <w:t xml:space="preserve"> Device Status </w:t>
      </w:r>
      <w:r w:rsidRPr="00A47A67">
        <w:rPr>
          <w:cs/>
        </w:rPr>
        <w:t>ซึ่งประกอบไปด้วย</w:t>
      </w:r>
      <w:r w:rsidRPr="00A47A67">
        <w:t xml:space="preserve"> </w:t>
      </w:r>
      <w:r w:rsidRPr="00A47A67">
        <w:rPr>
          <w:cs/>
        </w:rPr>
        <w:t>กราฟแสดงค่าการใช้งานอุปกรณ์แบบเรียลไทม์</w:t>
      </w:r>
      <w:r w:rsidRPr="00A47A67">
        <w:t xml:space="preserve"> </w:t>
      </w:r>
      <w:r w:rsidRPr="00A47A67">
        <w:rPr>
          <w:cs/>
        </w:rPr>
        <w:t>ได้แก่</w:t>
      </w:r>
    </w:p>
    <w:p w14:paraId="4553D4B8" w14:textId="72A32D6A" w:rsidR="00A47A67" w:rsidRPr="00A47A67" w:rsidRDefault="00A47A67" w:rsidP="00A47A67">
      <w:pPr>
        <w:pStyle w:val="Paragraph111"/>
        <w:numPr>
          <w:ilvl w:val="0"/>
          <w:numId w:val="29"/>
        </w:numPr>
        <w:tabs>
          <w:tab w:val="clear" w:pos="720"/>
          <w:tab w:val="num" w:pos="1411"/>
        </w:tabs>
        <w:ind w:left="1411"/>
      </w:pPr>
      <w:r w:rsidRPr="00A47A67">
        <w:t>CPU Usage (</w:t>
      </w:r>
      <w:r w:rsidRPr="00A47A67">
        <w:rPr>
          <w:cs/>
        </w:rPr>
        <w:t>สีเขียว)</w:t>
      </w:r>
      <w:r w:rsidRPr="00A47A67">
        <w:t xml:space="preserve"> – </w:t>
      </w:r>
      <w:r w:rsidRPr="00A47A67">
        <w:rPr>
          <w:cs/>
        </w:rPr>
        <w:t xml:space="preserve">แสดงอัตราการใช้ </w:t>
      </w:r>
      <w:r w:rsidRPr="00A47A67">
        <w:t xml:space="preserve">CPU </w:t>
      </w:r>
      <w:r w:rsidRPr="00A47A67">
        <w:rPr>
          <w:cs/>
        </w:rPr>
        <w:t>ของอุปกรณ์</w:t>
      </w:r>
      <w:r>
        <w:rPr>
          <w:rFonts w:hint="cs"/>
          <w:cs/>
        </w:rPr>
        <w:t>ที่ใช้งาน</w:t>
      </w:r>
      <w:r w:rsidRPr="00A47A67">
        <w:rPr>
          <w:cs/>
        </w:rPr>
        <w:t>ปัจจุบัน</w:t>
      </w:r>
    </w:p>
    <w:p w14:paraId="3C147AB9" w14:textId="76D7B51F" w:rsidR="00A47A67" w:rsidRPr="00A47A67" w:rsidRDefault="00A47A67" w:rsidP="00A47A67">
      <w:pPr>
        <w:pStyle w:val="Paragraph111"/>
        <w:numPr>
          <w:ilvl w:val="0"/>
          <w:numId w:val="29"/>
        </w:numPr>
        <w:tabs>
          <w:tab w:val="clear" w:pos="720"/>
          <w:tab w:val="num" w:pos="1411"/>
        </w:tabs>
        <w:ind w:left="1411"/>
      </w:pPr>
      <w:r w:rsidRPr="00A47A67">
        <w:t>Memory Usage (</w:t>
      </w:r>
      <w:r w:rsidRPr="00A47A67">
        <w:rPr>
          <w:cs/>
        </w:rPr>
        <w:t>สีฟ้า)</w:t>
      </w:r>
      <w:r w:rsidRPr="00A47A67">
        <w:t xml:space="preserve"> – </w:t>
      </w:r>
      <w:r w:rsidRPr="00A47A67">
        <w:rPr>
          <w:cs/>
        </w:rPr>
        <w:t xml:space="preserve">แสดงอัตราการใช้หน่วยความจำของอุปกรณ์ </w:t>
      </w:r>
    </w:p>
    <w:p w14:paraId="4F7EA6A0" w14:textId="71101357" w:rsidR="00A47A67" w:rsidRPr="00A47A67" w:rsidRDefault="00A47A67" w:rsidP="00A47A67">
      <w:pPr>
        <w:pStyle w:val="Paragraph111"/>
        <w:numPr>
          <w:ilvl w:val="0"/>
          <w:numId w:val="29"/>
        </w:numPr>
        <w:tabs>
          <w:tab w:val="clear" w:pos="720"/>
          <w:tab w:val="num" w:pos="1411"/>
        </w:tabs>
        <w:ind w:left="1411"/>
      </w:pPr>
      <w:r w:rsidRPr="00A47A67">
        <w:t>Temperature (</w:t>
      </w:r>
      <w:r w:rsidRPr="00A47A67">
        <w:rPr>
          <w:cs/>
        </w:rPr>
        <w:t>สีแดง)</w:t>
      </w:r>
      <w:r w:rsidRPr="00A47A67">
        <w:t xml:space="preserve"> – </w:t>
      </w:r>
      <w:r w:rsidRPr="00A47A67">
        <w:rPr>
          <w:cs/>
        </w:rPr>
        <w:t>แสดงอุณหภูมิของอุปกรณ์ ปัจจุบันอยู่ที่</w:t>
      </w:r>
      <w:r w:rsidRPr="00A47A67">
        <w:t xml:space="preserve"> 21°C</w:t>
      </w:r>
      <w:r>
        <w:rPr>
          <w:rFonts w:hint="cs"/>
          <w:cs/>
        </w:rPr>
        <w:t xml:space="preserve"> </w:t>
      </w:r>
      <w:r w:rsidRPr="00A47A67">
        <w:rPr>
          <w:cs/>
        </w:rPr>
        <w:t>ด้านล่างของกราฟแสดง</w:t>
      </w:r>
      <w:r w:rsidRPr="00A47A67">
        <w:t xml:space="preserve"> </w:t>
      </w:r>
      <w:r w:rsidRPr="00A47A67">
        <w:rPr>
          <w:cs/>
        </w:rPr>
        <w:t>ข้อมูลพื้นฐานของอุปกรณ์</w:t>
      </w:r>
      <w:r w:rsidRPr="00A47A67">
        <w:t xml:space="preserve"> </w:t>
      </w:r>
      <w:r w:rsidRPr="00A47A67">
        <w:rPr>
          <w:cs/>
        </w:rPr>
        <w:t>ได้แก่</w:t>
      </w:r>
    </w:p>
    <w:p w14:paraId="48CB2243" w14:textId="77777777" w:rsidR="00A47A67" w:rsidRPr="00A47A67" w:rsidRDefault="00A47A67" w:rsidP="00A47A67">
      <w:pPr>
        <w:pStyle w:val="Paragraph111"/>
        <w:numPr>
          <w:ilvl w:val="0"/>
          <w:numId w:val="30"/>
        </w:numPr>
        <w:tabs>
          <w:tab w:val="clear" w:pos="720"/>
          <w:tab w:val="num" w:pos="1411"/>
        </w:tabs>
        <w:ind w:left="1411"/>
      </w:pPr>
      <w:r w:rsidRPr="00A47A67">
        <w:t xml:space="preserve">Hostname: </w:t>
      </w:r>
      <w:r w:rsidRPr="00A47A67">
        <w:rPr>
          <w:cs/>
        </w:rPr>
        <w:t>ชื่อของอุปกรณ์ (</w:t>
      </w:r>
      <w:r w:rsidRPr="00A47A67">
        <w:t>Switch)</w:t>
      </w:r>
    </w:p>
    <w:p w14:paraId="33EE51E3" w14:textId="10C2E187" w:rsidR="00A47A67" w:rsidRPr="00A47A67" w:rsidRDefault="00A47A67" w:rsidP="00A47A67">
      <w:pPr>
        <w:pStyle w:val="Paragraph111"/>
        <w:numPr>
          <w:ilvl w:val="0"/>
          <w:numId w:val="30"/>
        </w:numPr>
        <w:tabs>
          <w:tab w:val="clear" w:pos="720"/>
          <w:tab w:val="num" w:pos="1411"/>
        </w:tabs>
        <w:ind w:left="1411"/>
      </w:pPr>
      <w:r w:rsidRPr="00A47A67">
        <w:t xml:space="preserve">Device Uptime </w:t>
      </w:r>
      <w:r w:rsidRPr="00A47A67">
        <w:rPr>
          <w:cs/>
        </w:rPr>
        <w:t>ระยะเวลาที่อุปกรณ์ทำงานต่อเนื่อง (</w:t>
      </w:r>
      <w:r w:rsidRPr="00A47A67">
        <w:t>2 days, 15 hours, 54 minutes)</w:t>
      </w:r>
    </w:p>
    <w:p w14:paraId="58C83A5E" w14:textId="0C501B42" w:rsidR="00A47A67" w:rsidRPr="00A47A67" w:rsidRDefault="00A47A67" w:rsidP="00A47A67">
      <w:pPr>
        <w:pStyle w:val="Paragraph111"/>
        <w:numPr>
          <w:ilvl w:val="0"/>
          <w:numId w:val="30"/>
        </w:numPr>
        <w:tabs>
          <w:tab w:val="clear" w:pos="720"/>
          <w:tab w:val="num" w:pos="1411"/>
        </w:tabs>
        <w:ind w:left="1411"/>
      </w:pPr>
      <w:r w:rsidRPr="00A47A67">
        <w:t xml:space="preserve">System Time </w:t>
      </w:r>
      <w:r w:rsidRPr="00A47A67">
        <w:rPr>
          <w:cs/>
        </w:rPr>
        <w:t>เวลาปัจจุบันของระบบ (</w:t>
      </w:r>
      <w:r w:rsidRPr="00A47A67">
        <w:t>18:46:14.102 UTC Thu Dec 19</w:t>
      </w:r>
      <w:proofErr w:type="gramStart"/>
      <w:r w:rsidRPr="00A47A67">
        <w:t xml:space="preserve"> 2019</w:t>
      </w:r>
      <w:proofErr w:type="gramEnd"/>
      <w:r w:rsidRPr="00A47A67">
        <w:t>)</w:t>
      </w:r>
    </w:p>
    <w:p w14:paraId="14741E3D" w14:textId="783278E2" w:rsidR="00A47A67" w:rsidRPr="00A47A67" w:rsidRDefault="00A47A67" w:rsidP="00A47A67">
      <w:pPr>
        <w:pStyle w:val="Paragraph111"/>
        <w:numPr>
          <w:ilvl w:val="0"/>
          <w:numId w:val="30"/>
        </w:numPr>
        <w:tabs>
          <w:tab w:val="clear" w:pos="720"/>
          <w:tab w:val="num" w:pos="1411"/>
        </w:tabs>
        <w:ind w:left="1411"/>
      </w:pPr>
      <w:r w:rsidRPr="00A47A67">
        <w:t xml:space="preserve">Device Type </w:t>
      </w:r>
      <w:r w:rsidRPr="00A47A67">
        <w:rPr>
          <w:cs/>
        </w:rPr>
        <w:t>รุ่นของอุปกรณ์ (</w:t>
      </w:r>
      <w:r w:rsidRPr="00A47A67">
        <w:t>C9300-48U)</w:t>
      </w:r>
    </w:p>
    <w:p w14:paraId="45B8C7D3" w14:textId="77777777" w:rsidR="00A47A67" w:rsidRPr="00A47A67" w:rsidRDefault="00A47A67" w:rsidP="00A47A67">
      <w:pPr>
        <w:pStyle w:val="Paragraph111"/>
      </w:pPr>
      <w:r w:rsidRPr="00A47A67">
        <w:rPr>
          <w:cs/>
        </w:rPr>
        <w:t>ด้านล่างสุดของหน้าจอแสดง</w:t>
      </w:r>
      <w:r w:rsidRPr="00A47A67">
        <w:t xml:space="preserve"> VLAN Information </w:t>
      </w:r>
      <w:r w:rsidRPr="00A47A67">
        <w:rPr>
          <w:cs/>
        </w:rPr>
        <w:t xml:space="preserve">ซึ่งเป็นข้อมูลเกี่ยวกับ </w:t>
      </w:r>
      <w:r w:rsidRPr="00A47A67">
        <w:t xml:space="preserve">VLAN </w:t>
      </w:r>
      <w:r w:rsidRPr="00A47A67">
        <w:rPr>
          <w:cs/>
        </w:rPr>
        <w:t>ที่กำหนดไว้ในอุปกรณ์ โดยมีการแสดงข้อมูลในรูปแบบ</w:t>
      </w:r>
      <w:r w:rsidRPr="00A47A67">
        <w:t xml:space="preserve"> </w:t>
      </w:r>
      <w:r w:rsidRPr="00A47A67">
        <w:rPr>
          <w:cs/>
        </w:rPr>
        <w:t>ตาราง</w:t>
      </w:r>
      <w:r w:rsidRPr="00A47A67">
        <w:t xml:space="preserve"> </w:t>
      </w:r>
      <w:r w:rsidRPr="00A47A67">
        <w:rPr>
          <w:cs/>
        </w:rPr>
        <w:t xml:space="preserve">เพื่อให้สามารถดูรายละเอียดและจัดการ </w:t>
      </w:r>
      <w:r w:rsidRPr="00A47A67">
        <w:t xml:space="preserve">VLAN </w:t>
      </w:r>
      <w:r w:rsidRPr="00A47A67">
        <w:rPr>
          <w:cs/>
        </w:rPr>
        <w:t>ได้สะดวก ข้อมูลที่แสดงประกอบด้วย</w:t>
      </w:r>
    </w:p>
    <w:p w14:paraId="5CD6D64C" w14:textId="77777777" w:rsidR="00A47A67" w:rsidRPr="00A47A67" w:rsidRDefault="00A47A67" w:rsidP="00A47A67">
      <w:pPr>
        <w:pStyle w:val="Paragraph111"/>
        <w:numPr>
          <w:ilvl w:val="0"/>
          <w:numId w:val="31"/>
        </w:numPr>
      </w:pPr>
      <w:r w:rsidRPr="00A47A67">
        <w:t xml:space="preserve">VLAN ID – </w:t>
      </w:r>
      <w:r w:rsidRPr="00A47A67">
        <w:rPr>
          <w:cs/>
        </w:rPr>
        <w:t xml:space="preserve">หมายเลข </w:t>
      </w:r>
      <w:r w:rsidRPr="00A47A67">
        <w:t>VLAN</w:t>
      </w:r>
    </w:p>
    <w:p w14:paraId="38E809FC" w14:textId="77777777" w:rsidR="00A47A67" w:rsidRPr="00A47A67" w:rsidRDefault="00A47A67" w:rsidP="00A47A67">
      <w:pPr>
        <w:pStyle w:val="Paragraph111"/>
        <w:numPr>
          <w:ilvl w:val="0"/>
          <w:numId w:val="31"/>
        </w:numPr>
      </w:pPr>
      <w:r w:rsidRPr="00A47A67">
        <w:t xml:space="preserve">Name – </w:t>
      </w:r>
      <w:r w:rsidRPr="00A47A67">
        <w:rPr>
          <w:cs/>
        </w:rPr>
        <w:t xml:space="preserve">ชื่อ </w:t>
      </w:r>
      <w:r w:rsidRPr="00A47A67">
        <w:t>VLAN</w:t>
      </w:r>
    </w:p>
    <w:p w14:paraId="38D3E35C" w14:textId="77777777" w:rsidR="00A47A67" w:rsidRPr="00A47A67" w:rsidRDefault="00A47A67" w:rsidP="00A47A67">
      <w:pPr>
        <w:pStyle w:val="Paragraph111"/>
        <w:numPr>
          <w:ilvl w:val="0"/>
          <w:numId w:val="31"/>
        </w:numPr>
      </w:pPr>
      <w:r w:rsidRPr="00A47A67">
        <w:t xml:space="preserve">Status – </w:t>
      </w:r>
      <w:r w:rsidRPr="00A47A67">
        <w:rPr>
          <w:cs/>
        </w:rPr>
        <w:t xml:space="preserve">สถานะของ </w:t>
      </w:r>
      <w:r w:rsidRPr="00A47A67">
        <w:t>VLAN (Active)</w:t>
      </w:r>
    </w:p>
    <w:p w14:paraId="33C61FF5" w14:textId="77777777" w:rsidR="00A47A67" w:rsidRPr="00A47A67" w:rsidRDefault="00A47A67" w:rsidP="00A47A67">
      <w:pPr>
        <w:pStyle w:val="Paragraph111"/>
        <w:numPr>
          <w:ilvl w:val="0"/>
          <w:numId w:val="31"/>
        </w:numPr>
      </w:pPr>
      <w:r w:rsidRPr="00A47A67">
        <w:t xml:space="preserve">Ports – </w:t>
      </w:r>
      <w:r w:rsidRPr="00A47A67">
        <w:rPr>
          <w:cs/>
        </w:rPr>
        <w:t xml:space="preserve">รายการพอร์ตที่ถูกกำหนดให้กับ </w:t>
      </w:r>
      <w:r w:rsidRPr="00A47A67">
        <w:t xml:space="preserve">VLAN </w:t>
      </w:r>
      <w:r w:rsidRPr="00A47A67">
        <w:rPr>
          <w:cs/>
        </w:rPr>
        <w:t>นั้น ๆ</w:t>
      </w:r>
    </w:p>
    <w:p w14:paraId="52C4C42F" w14:textId="77777777" w:rsidR="00A47A67" w:rsidRDefault="00A47A67" w:rsidP="00A47A67">
      <w:pPr>
        <w:pStyle w:val="Paragraph111"/>
      </w:pPr>
      <w:r w:rsidRPr="00A47A67">
        <w:rPr>
          <w:cs/>
        </w:rPr>
        <w:t>อินเทอร์เฟซนี้ถูกออกแบบให้</w:t>
      </w:r>
      <w:r w:rsidRPr="00A47A67">
        <w:t xml:space="preserve"> </w:t>
      </w:r>
      <w:r w:rsidRPr="00A47A67">
        <w:rPr>
          <w:cs/>
        </w:rPr>
        <w:t>รองรับการตรวจสอบอุปกรณ์เครือข่ายได้อย่างมีประสิทธิภาพ</w:t>
      </w:r>
      <w:r w:rsidRPr="00A47A67">
        <w:t xml:space="preserve"> </w:t>
      </w:r>
      <w:r w:rsidRPr="00A47A67">
        <w:rPr>
          <w:cs/>
        </w:rPr>
        <w:t>ช่วยให้ผู้ดูแลระบบสามารถวิเคราะห์ปัญหา</w:t>
      </w:r>
      <w:r w:rsidRPr="00A47A67">
        <w:t xml:space="preserve"> </w:t>
      </w:r>
      <w:r w:rsidRPr="00A47A67">
        <w:rPr>
          <w:cs/>
        </w:rPr>
        <w:t xml:space="preserve">ติดตามประสิทธิภาพของอุปกรณ์แบบเรียลไทม์ และบริหารจัดการ </w:t>
      </w:r>
      <w:r w:rsidRPr="00A47A67">
        <w:t xml:space="preserve">VLAN </w:t>
      </w:r>
      <w:r w:rsidRPr="00A47A67">
        <w:rPr>
          <w:cs/>
        </w:rPr>
        <w:t>ได้สะดวก</w:t>
      </w:r>
      <w:r w:rsidRPr="00A47A67">
        <w:t xml:space="preserve"> </w:t>
      </w:r>
      <w:r w:rsidRPr="00A47A67">
        <w:rPr>
          <w:cs/>
        </w:rPr>
        <w:t>ลดข้อผิดพลาดในการบริหารเครือข่ายและเพิ่มประสิทธิภาพในการทำงาน</w:t>
      </w:r>
    </w:p>
    <w:p w14:paraId="55445DC1" w14:textId="77777777" w:rsidR="00A47A67" w:rsidRDefault="00A47A67" w:rsidP="00A47A67">
      <w:pPr>
        <w:keepNext/>
        <w:jc w:val="center"/>
      </w:pPr>
      <w:r w:rsidRPr="00A47A67">
        <w:rPr>
          <w:rFonts w:cs="Angsana New"/>
          <w:cs/>
        </w:rPr>
        <w:lastRenderedPageBreak/>
        <w:drawing>
          <wp:inline distT="0" distB="0" distL="0" distR="0" wp14:anchorId="074C6436" wp14:editId="4FA84EDA">
            <wp:extent cx="4805464" cy="2263301"/>
            <wp:effectExtent l="0" t="0" r="0" b="3810"/>
            <wp:docPr id="73265902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659028" name="Picture 1" descr="A screenshot of a computer&#10;&#10;AI-generated content may be incorrect."/>
                    <pic:cNvPicPr/>
                  </pic:nvPicPr>
                  <pic:blipFill>
                    <a:blip r:embed="rId31"/>
                    <a:stretch>
                      <a:fillRect/>
                    </a:stretch>
                  </pic:blipFill>
                  <pic:spPr>
                    <a:xfrm>
                      <a:off x="0" y="0"/>
                      <a:ext cx="4810109" cy="2265489"/>
                    </a:xfrm>
                    <a:prstGeom prst="rect">
                      <a:avLst/>
                    </a:prstGeom>
                  </pic:spPr>
                </pic:pic>
              </a:graphicData>
            </a:graphic>
          </wp:inline>
        </w:drawing>
      </w:r>
    </w:p>
    <w:p w14:paraId="7DF80975" w14:textId="299C8173" w:rsidR="00A47A67" w:rsidRPr="00A47A67" w:rsidRDefault="00A47A67" w:rsidP="00A47A67">
      <w:pPr>
        <w:pStyle w:val="Caption"/>
      </w:pPr>
      <w:r w:rsidRPr="00A47A67">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9</w:t>
      </w:r>
      <w:r w:rsidR="00127498">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p>
    <w:p w14:paraId="3AA65EBA" w14:textId="74F78788" w:rsidR="00A47A67" w:rsidRDefault="00A47A67" w:rsidP="00A47A67">
      <w:pPr>
        <w:pStyle w:val="Heading3"/>
      </w:pPr>
      <w:r w:rsidRPr="00A47A67">
        <w:rPr>
          <w:cs/>
        </w:rPr>
        <w:t>หน้าจอการสร้างเทมเพลตการตั้งค่าอุปกรณ์เครือข่าย (</w:t>
      </w:r>
      <w:r w:rsidRPr="00A47A67">
        <w:t>Create Template)</w:t>
      </w:r>
    </w:p>
    <w:p w14:paraId="6B7C71D8" w14:textId="77777777" w:rsidR="00A47A67" w:rsidRPr="00A47A67" w:rsidRDefault="00A47A67" w:rsidP="00A47A67">
      <w:pPr>
        <w:pStyle w:val="Paragraph111"/>
      </w:pPr>
      <w:r w:rsidRPr="00A47A67">
        <w:rPr>
          <w:rFonts w:hint="cs"/>
          <w:cs/>
        </w:rPr>
        <w:t xml:space="preserve">จากภาพที่ </w:t>
      </w:r>
      <w:r w:rsidRPr="00A47A67">
        <w:t xml:space="preserve">3-  </w:t>
      </w:r>
      <w:r w:rsidRPr="00A47A67">
        <w:rPr>
          <w:cs/>
        </w:rPr>
        <w:t>หน้าจอการสร้างเทมเพลตการตั้งค่าอุปกรณ์เครือข่าย (</w:t>
      </w:r>
      <w:r w:rsidRPr="00A47A67">
        <w:t xml:space="preserve">Create Template) </w:t>
      </w:r>
      <w:r w:rsidRPr="00A47A67">
        <w:rPr>
          <w:cs/>
        </w:rPr>
        <w:t>ภายในระบบ</w:t>
      </w:r>
      <w:r w:rsidRPr="00A47A67">
        <w:t xml:space="preserve"> Cisco Automation </w:t>
      </w:r>
      <w:r w:rsidRPr="00A47A67">
        <w:rPr>
          <w:cs/>
        </w:rPr>
        <w:t>ซึ่งถูกออกแบบมาให้ผู้ใช้สามารถกำหนดค่าพื้นฐานของอุปกรณ์เครือข่าย</w:t>
      </w:r>
      <w:r w:rsidRPr="00A47A67">
        <w:t xml:space="preserve"> Cisco Switch </w:t>
      </w:r>
      <w:r w:rsidRPr="00A47A67">
        <w:rPr>
          <w:cs/>
        </w:rPr>
        <w:t>ได้สะดวกและเป็นระบบ</w:t>
      </w:r>
    </w:p>
    <w:p w14:paraId="46E5F79E" w14:textId="38ABF497" w:rsidR="00A47A67" w:rsidRPr="00A47A67" w:rsidRDefault="00A47A67" w:rsidP="00A47A67">
      <w:pPr>
        <w:pStyle w:val="Paragraph111"/>
      </w:pPr>
      <w:r w:rsidRPr="00A47A67">
        <w:rPr>
          <w:cs/>
        </w:rPr>
        <w:t>ส่วนแรกของหน้าจอคือ</w:t>
      </w:r>
      <w:r w:rsidRPr="00A47A67">
        <w:t xml:space="preserve"> Hostname Configuration </w:t>
      </w:r>
      <w:r w:rsidRPr="00A47A67">
        <w:rPr>
          <w:cs/>
        </w:rPr>
        <w:t>ซึ่งช่วยให้ผู้ใช้สามารถตั้งค่าชื่ออุปกรณ์ (</w:t>
      </w:r>
      <w:r w:rsidRPr="00A47A67">
        <w:t xml:space="preserve">Hostname) </w:t>
      </w:r>
      <w:r w:rsidRPr="00A47A67">
        <w:rPr>
          <w:cs/>
        </w:rPr>
        <w:t>ได้โดยกรอกค่าที่ต้องการในช่อง</w:t>
      </w:r>
      <w:r w:rsidRPr="00A47A67">
        <w:t xml:space="preserve"> Enter Hostname </w:t>
      </w:r>
      <w:r w:rsidRPr="00A47A67">
        <w:rPr>
          <w:cs/>
        </w:rPr>
        <w:t>และกดปุ่ม</w:t>
      </w:r>
      <w:r w:rsidRPr="00A47A67">
        <w:t xml:space="preserve"> "Save Hostname Configuration" </w:t>
      </w:r>
      <w:r w:rsidRPr="00A47A67">
        <w:rPr>
          <w:cs/>
        </w:rPr>
        <w:t>เพื่อบันทึกค่า</w:t>
      </w:r>
      <w:r>
        <w:t xml:space="preserve"> </w:t>
      </w:r>
      <w:r w:rsidRPr="00A47A67">
        <w:rPr>
          <w:cs/>
        </w:rPr>
        <w:t>ส่วนถัดมาคือ</w:t>
      </w:r>
      <w:r w:rsidRPr="00A47A67">
        <w:t xml:space="preserve"> Create VLANs </w:t>
      </w:r>
      <w:r w:rsidRPr="00A47A67">
        <w:rPr>
          <w:cs/>
        </w:rPr>
        <w:t xml:space="preserve">ซึ่งช่วยให้ผู้ใช้สามารถสร้าง </w:t>
      </w:r>
      <w:r w:rsidRPr="00A47A67">
        <w:t xml:space="preserve">VLAN </w:t>
      </w:r>
      <w:r w:rsidRPr="00A47A67">
        <w:rPr>
          <w:cs/>
        </w:rPr>
        <w:t>สำหรับอุปกรณ์เครือข่าย โดยสามารถ</w:t>
      </w:r>
    </w:p>
    <w:p w14:paraId="7F59405C" w14:textId="77777777" w:rsidR="00A47A67" w:rsidRPr="00A47A67" w:rsidRDefault="00A47A67" w:rsidP="00A47A67">
      <w:pPr>
        <w:pStyle w:val="Paragraph111"/>
        <w:numPr>
          <w:ilvl w:val="0"/>
          <w:numId w:val="32"/>
        </w:numPr>
      </w:pPr>
      <w:r w:rsidRPr="00A47A67">
        <w:rPr>
          <w:cs/>
        </w:rPr>
        <w:t>กดปุ่ม</w:t>
      </w:r>
      <w:r w:rsidRPr="00A47A67">
        <w:t xml:space="preserve"> "Add VLAN" </w:t>
      </w:r>
      <w:r w:rsidRPr="00A47A67">
        <w:rPr>
          <w:cs/>
        </w:rPr>
        <w:t xml:space="preserve">เพื่อเพิ่มรายการ </w:t>
      </w:r>
      <w:r w:rsidRPr="00A47A67">
        <w:t>VLAN</w:t>
      </w:r>
    </w:p>
    <w:p w14:paraId="1E071311" w14:textId="77777777" w:rsidR="00A47A67" w:rsidRPr="00A47A67" w:rsidRDefault="00A47A67" w:rsidP="00A47A67">
      <w:pPr>
        <w:pStyle w:val="Paragraph111"/>
        <w:numPr>
          <w:ilvl w:val="0"/>
          <w:numId w:val="32"/>
        </w:numPr>
      </w:pPr>
      <w:r w:rsidRPr="00A47A67">
        <w:rPr>
          <w:cs/>
        </w:rPr>
        <w:t>ระบุ</w:t>
      </w:r>
      <w:r w:rsidRPr="00A47A67">
        <w:t xml:space="preserve"> VLAN ID (</w:t>
      </w:r>
      <w:r w:rsidRPr="00A47A67">
        <w:rPr>
          <w:cs/>
        </w:rPr>
        <w:t xml:space="preserve">หมายเลข </w:t>
      </w:r>
      <w:r w:rsidRPr="00A47A67">
        <w:t>VLAN)</w:t>
      </w:r>
    </w:p>
    <w:p w14:paraId="10734094" w14:textId="77777777" w:rsidR="00A47A67" w:rsidRPr="00A47A67" w:rsidRDefault="00A47A67" w:rsidP="00A47A67">
      <w:pPr>
        <w:pStyle w:val="Paragraph111"/>
        <w:numPr>
          <w:ilvl w:val="0"/>
          <w:numId w:val="32"/>
        </w:numPr>
      </w:pPr>
      <w:r w:rsidRPr="00A47A67">
        <w:rPr>
          <w:cs/>
        </w:rPr>
        <w:t xml:space="preserve">ตั้งชื่อ </w:t>
      </w:r>
      <w:r w:rsidRPr="00A47A67">
        <w:t>VLAN (VLAN Name)</w:t>
      </w:r>
    </w:p>
    <w:p w14:paraId="30813998" w14:textId="77777777" w:rsidR="00A47A67" w:rsidRPr="00A47A67" w:rsidRDefault="00A47A67" w:rsidP="00A47A67">
      <w:pPr>
        <w:pStyle w:val="Paragraph111"/>
        <w:numPr>
          <w:ilvl w:val="0"/>
          <w:numId w:val="32"/>
        </w:numPr>
      </w:pPr>
      <w:r w:rsidRPr="00A47A67">
        <w:rPr>
          <w:cs/>
        </w:rPr>
        <w:t>กำหนดค่า</w:t>
      </w:r>
      <w:r w:rsidRPr="00A47A67">
        <w:t xml:space="preserve"> IP Address VLAN </w:t>
      </w:r>
      <w:r w:rsidRPr="00A47A67">
        <w:rPr>
          <w:cs/>
        </w:rPr>
        <w:t xml:space="preserve">เพื่อระบุหมายเลขไอพีของ </w:t>
      </w:r>
      <w:r w:rsidRPr="00A47A67">
        <w:t xml:space="preserve">VLAN </w:t>
      </w:r>
      <w:r w:rsidRPr="00A47A67">
        <w:rPr>
          <w:cs/>
        </w:rPr>
        <w:t>นั้น ๆ</w:t>
      </w:r>
    </w:p>
    <w:p w14:paraId="4368DB05" w14:textId="707E0546" w:rsidR="00A47A67" w:rsidRDefault="00A47A67" w:rsidP="00A47A67">
      <w:pPr>
        <w:pStyle w:val="Paragraph111"/>
      </w:pPr>
      <w:r w:rsidRPr="00A47A67">
        <w:rPr>
          <w:cs/>
        </w:rPr>
        <w:t>หลังจากกรอกข้อมูลครบถ้วนแล้ว ผู้ใช้สามารถกด</w:t>
      </w:r>
      <w:r w:rsidRPr="00A47A67">
        <w:t xml:space="preserve"> "Save VLANs Configuration" </w:t>
      </w:r>
      <w:r w:rsidRPr="00A47A67">
        <w:rPr>
          <w:cs/>
        </w:rPr>
        <w:t xml:space="preserve">เพื่อบันทึกค่าการตั้งค่า </w:t>
      </w:r>
      <w:r w:rsidRPr="00A47A67">
        <w:t xml:space="preserve">VLAN </w:t>
      </w:r>
      <w:r w:rsidRPr="00A47A67">
        <w:rPr>
          <w:cs/>
        </w:rPr>
        <w:t>ลงในระบบ นอกจากนี้ยังมี</w:t>
      </w:r>
      <w:r w:rsidRPr="00A47A67">
        <w:t xml:space="preserve"> </w:t>
      </w:r>
      <w:r w:rsidRPr="00A47A67">
        <w:rPr>
          <w:cs/>
        </w:rPr>
        <w:t>ปุ่มถังขยะสีแดง</w:t>
      </w:r>
      <w:r w:rsidRPr="00A47A67">
        <w:t xml:space="preserve"> </w:t>
      </w:r>
      <w:r w:rsidRPr="00A47A67">
        <w:rPr>
          <w:cs/>
        </w:rPr>
        <w:t xml:space="preserve">เพื่อให้ผู้ใช้สามารถลบ </w:t>
      </w:r>
      <w:r w:rsidRPr="00A47A67">
        <w:t xml:space="preserve">VLAN </w:t>
      </w:r>
      <w:r w:rsidRPr="00A47A67">
        <w:rPr>
          <w:cs/>
        </w:rPr>
        <w:t>ที่ไม่ต้องการได้</w:t>
      </w:r>
      <w:r>
        <w:t xml:space="preserve"> </w:t>
      </w:r>
      <w:r w:rsidRPr="00A47A67">
        <w:rPr>
          <w:cs/>
        </w:rPr>
        <w:t>อินเทอร์เฟซนี้ได้รับการออกแบบให้</w:t>
      </w:r>
      <w:r w:rsidRPr="00A47A67">
        <w:t xml:space="preserve"> </w:t>
      </w:r>
      <w:r w:rsidRPr="00A47A67">
        <w:rPr>
          <w:cs/>
        </w:rPr>
        <w:t>ใช้งานง่าย จัดเรียงองค์ประกอบอย่างเป็นระบบ</w:t>
      </w:r>
      <w:r w:rsidRPr="00A47A67">
        <w:t xml:space="preserve"> </w:t>
      </w:r>
      <w:r w:rsidRPr="00A47A67">
        <w:rPr>
          <w:cs/>
        </w:rPr>
        <w:t>และช่วยให้วิศวกรเครือข่ายสามารถกำหนดค่าพื้นฐานของอุปกรณ์ได้สะดวก ลดข้อผิดพลาดในการตั้งค่า และช่วยให้การบริหารจัดการเครือข่ายเป็นไปอย่างมีประสิทธิภาพ</w:t>
      </w:r>
    </w:p>
    <w:p w14:paraId="0252430E" w14:textId="77777777" w:rsidR="00A47A67" w:rsidRDefault="00A47A67" w:rsidP="00A47A67">
      <w:pPr>
        <w:pStyle w:val="Paragraph111"/>
      </w:pPr>
    </w:p>
    <w:p w14:paraId="44A206CE" w14:textId="77777777" w:rsidR="00A47A67" w:rsidRDefault="00A47A67" w:rsidP="00A47A67">
      <w:pPr>
        <w:keepNext/>
        <w:jc w:val="center"/>
      </w:pPr>
      <w:r w:rsidRPr="00A47A67">
        <w:lastRenderedPageBreak/>
        <w:drawing>
          <wp:inline distT="0" distB="0" distL="0" distR="0" wp14:anchorId="441A9226" wp14:editId="72777B29">
            <wp:extent cx="4815191" cy="2052224"/>
            <wp:effectExtent l="0" t="0" r="5080" b="5715"/>
            <wp:docPr id="209687301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873012" name="Picture 1" descr="A screenshot of a computer&#10;&#10;AI-generated content may be incorrect."/>
                    <pic:cNvPicPr/>
                  </pic:nvPicPr>
                  <pic:blipFill>
                    <a:blip r:embed="rId32"/>
                    <a:stretch>
                      <a:fillRect/>
                    </a:stretch>
                  </pic:blipFill>
                  <pic:spPr>
                    <a:xfrm>
                      <a:off x="0" y="0"/>
                      <a:ext cx="4820566" cy="2054515"/>
                    </a:xfrm>
                    <a:prstGeom prst="rect">
                      <a:avLst/>
                    </a:prstGeom>
                  </pic:spPr>
                </pic:pic>
              </a:graphicData>
            </a:graphic>
          </wp:inline>
        </w:drawing>
      </w:r>
    </w:p>
    <w:p w14:paraId="2C06466E" w14:textId="1A1B2F72" w:rsidR="00A47A67" w:rsidRPr="00A47A67" w:rsidRDefault="00A47A67" w:rsidP="00A47A67">
      <w:pPr>
        <w:pStyle w:val="Caption"/>
      </w:pPr>
      <w:r w:rsidRPr="00A47A67">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0</w:t>
      </w:r>
      <w:r w:rsidR="00127498">
        <w:rPr>
          <w:cs/>
        </w:rPr>
        <w:fldChar w:fldCharType="end"/>
      </w:r>
      <w:r>
        <w:t xml:space="preserve"> </w:t>
      </w:r>
      <w:bookmarkStart w:id="63" w:name="_Hlk191455947"/>
      <w:r w:rsidR="00C4541F" w:rsidRPr="00A47A67">
        <w:rPr>
          <w:b/>
          <w:bCs w:val="0"/>
          <w:cs/>
        </w:rPr>
        <w:t>หน้าจอการสร้างเทมเพลตการตั้งค่าอุปกรณ์เครือข่าย (</w:t>
      </w:r>
      <w:r w:rsidR="00C4541F" w:rsidRPr="00A47A67">
        <w:t>Create Template)</w:t>
      </w:r>
      <w:r w:rsidR="00C4541F">
        <w:rPr>
          <w:rFonts w:hint="cs"/>
          <w:cs/>
        </w:rPr>
        <w:t xml:space="preserve"> </w:t>
      </w:r>
      <w:r w:rsidR="00C4541F" w:rsidRPr="00C4541F">
        <w:rPr>
          <w:b/>
          <w:bCs w:val="0"/>
          <w:cs/>
        </w:rPr>
        <w:t>(</w:t>
      </w:r>
      <w:r w:rsidR="00C4541F" w:rsidRPr="00C4541F">
        <w:rPr>
          <w:rFonts w:hint="cs"/>
          <w:b/>
          <w:bCs w:val="0"/>
          <w:cs/>
        </w:rPr>
        <w:t>ต่อ</w:t>
      </w:r>
      <w:r w:rsidR="00C4541F" w:rsidRPr="00C4541F">
        <w:rPr>
          <w:b/>
          <w:bCs w:val="0"/>
          <w:cs/>
        </w:rPr>
        <w:t>)</w:t>
      </w:r>
      <w:bookmarkEnd w:id="63"/>
    </w:p>
    <w:p w14:paraId="03F11B98" w14:textId="77777777" w:rsidR="00C4541F" w:rsidRPr="00C4541F" w:rsidRDefault="00C4541F" w:rsidP="00C4541F">
      <w:pPr>
        <w:pStyle w:val="Paragraph111"/>
      </w:pPr>
      <w:r>
        <w:rPr>
          <w:rFonts w:hint="cs"/>
          <w:cs/>
        </w:rPr>
        <w:t xml:space="preserve">จากภาพที่ </w:t>
      </w:r>
      <w:r>
        <w:t xml:space="preserve">3-  </w:t>
      </w:r>
      <w:r w:rsidRPr="00C4541F">
        <w:rPr>
          <w:rFonts w:hint="cs"/>
          <w:cs/>
        </w:rPr>
        <w:t>หน้าจอการสร้างเทมเพลตการตั้งค่าอุปกรณ์เครือข่าย</w:t>
      </w:r>
      <w:r w:rsidRPr="00C4541F">
        <w:rPr>
          <w:cs/>
        </w:rPr>
        <w:t xml:space="preserve"> (</w:t>
      </w:r>
      <w:r w:rsidRPr="00C4541F">
        <w:t>Create Template)</w:t>
      </w:r>
      <w:r>
        <w:t xml:space="preserve"> </w:t>
      </w:r>
      <w:r>
        <w:rPr>
          <w:rFonts w:hint="cs"/>
          <w:cs/>
        </w:rPr>
        <w:t xml:space="preserve">(ต่อ) </w:t>
      </w:r>
      <w:r w:rsidRPr="00A47A67">
        <w:rPr>
          <w:cs/>
        </w:rPr>
        <w:t>การออกแบบ</w:t>
      </w:r>
      <w:r>
        <w:rPr>
          <w:rFonts w:hint="cs"/>
          <w:cs/>
        </w:rPr>
        <w:t>อินเตอร์เฟชสำหรับการสร้างการตั้งค่าสำหรับ</w:t>
      </w:r>
      <w:r>
        <w:t xml:space="preserve"> Interface Port </w:t>
      </w:r>
      <w:r w:rsidRPr="00C4541F">
        <w:rPr>
          <w:rFonts w:hint="cs"/>
          <w:cs/>
        </w:rPr>
        <w:t>ให้ผู้ใช้สามารถ</w:t>
      </w:r>
      <w:r w:rsidRPr="00C4541F">
        <w:rPr>
          <w:cs/>
        </w:rPr>
        <w:t xml:space="preserve"> </w:t>
      </w:r>
      <w:r w:rsidRPr="00C4541F">
        <w:rPr>
          <w:rFonts w:hint="cs"/>
          <w:cs/>
        </w:rPr>
        <w:t>กำหนดค่าพอร์ตของอุปกรณ์เครือข่ายได้ล่วงหน้า</w:t>
      </w:r>
      <w:r w:rsidRPr="00C4541F">
        <w:rPr>
          <w:cs/>
        </w:rPr>
        <w:t xml:space="preserve"> </w:t>
      </w:r>
      <w:r w:rsidRPr="00C4541F">
        <w:rPr>
          <w:rFonts w:hint="cs"/>
          <w:cs/>
        </w:rPr>
        <w:t>และนำไปใช้กับอุปกรณ์หลายตัวเพื่อความสะดวกและลดความผิดพลาดในการตั้งค่า</w:t>
      </w:r>
      <w:r w:rsidRPr="00C4541F">
        <w:t xml:space="preserve"> </w:t>
      </w:r>
      <w:r w:rsidRPr="00C4541F">
        <w:rPr>
          <w:cs/>
        </w:rPr>
        <w:t>ในส่วนนี้ ผู้ใช้สามารถ</w:t>
      </w:r>
      <w:r w:rsidRPr="00C4541F">
        <w:t xml:space="preserve"> </w:t>
      </w:r>
      <w:r w:rsidRPr="00C4541F">
        <w:rPr>
          <w:cs/>
        </w:rPr>
        <w:t>เพิ่มการตั้งค่าพอร์ตใหม่</w:t>
      </w:r>
      <w:r w:rsidRPr="00C4541F">
        <w:t xml:space="preserve"> </w:t>
      </w:r>
      <w:r w:rsidRPr="00C4541F">
        <w:rPr>
          <w:cs/>
        </w:rPr>
        <w:t>โดยกดปุ่ม</w:t>
      </w:r>
      <w:r w:rsidRPr="00C4541F">
        <w:t xml:space="preserve"> "Add Interface Configuration" </w:t>
      </w:r>
      <w:r w:rsidRPr="00C4541F">
        <w:rPr>
          <w:cs/>
        </w:rPr>
        <w:t>และกำหนดค่าต่าง ๆ ได้ดังนี้</w:t>
      </w:r>
    </w:p>
    <w:p w14:paraId="53BC4E6A" w14:textId="77777777" w:rsidR="00C4541F" w:rsidRPr="00C4541F" w:rsidRDefault="00C4541F" w:rsidP="00C4541F">
      <w:pPr>
        <w:pStyle w:val="Paragraph111"/>
        <w:numPr>
          <w:ilvl w:val="0"/>
          <w:numId w:val="33"/>
        </w:numPr>
      </w:pPr>
      <w:r w:rsidRPr="00C4541F">
        <w:t xml:space="preserve">Interface Port – </w:t>
      </w:r>
      <w:r w:rsidRPr="00C4541F">
        <w:rPr>
          <w:cs/>
        </w:rPr>
        <w:t>เลือกหมายเลขพอร์ตที่ต้องการกำหนดค่า และสามารถระบุพอร์ตปลายทางได้ในช่อง</w:t>
      </w:r>
      <w:r w:rsidRPr="00C4541F">
        <w:t xml:space="preserve"> "to Select Port (Optional)" </w:t>
      </w:r>
      <w:r w:rsidRPr="00C4541F">
        <w:rPr>
          <w:cs/>
        </w:rPr>
        <w:t>หากต้องการตั้งค่าหลายพอร์ตพร้อมกัน</w:t>
      </w:r>
    </w:p>
    <w:p w14:paraId="7A191B2F" w14:textId="77777777" w:rsidR="00C4541F" w:rsidRPr="00C4541F" w:rsidRDefault="00C4541F" w:rsidP="00C4541F">
      <w:pPr>
        <w:pStyle w:val="Paragraph111"/>
        <w:numPr>
          <w:ilvl w:val="0"/>
          <w:numId w:val="33"/>
        </w:numPr>
      </w:pPr>
      <w:r w:rsidRPr="00C4541F">
        <w:t xml:space="preserve">Description – </w:t>
      </w:r>
      <w:r w:rsidRPr="00C4541F">
        <w:rPr>
          <w:cs/>
        </w:rPr>
        <w:t>กรอกคำอธิบายพอร์ต เพื่อช่วยให้สามารถจัดการพอร์ตได้สะดวกขึ้น</w:t>
      </w:r>
    </w:p>
    <w:p w14:paraId="3034E2BF" w14:textId="77777777" w:rsidR="00C4541F" w:rsidRPr="00C4541F" w:rsidRDefault="00C4541F" w:rsidP="00C4541F">
      <w:pPr>
        <w:pStyle w:val="Paragraph111"/>
        <w:numPr>
          <w:ilvl w:val="0"/>
          <w:numId w:val="33"/>
        </w:numPr>
      </w:pPr>
      <w:r w:rsidRPr="00C4541F">
        <w:t xml:space="preserve">Switch Mode – </w:t>
      </w:r>
      <w:r w:rsidRPr="00C4541F">
        <w:rPr>
          <w:cs/>
        </w:rPr>
        <w:t>กำหนดโหมดของพอร์ต เช่น</w:t>
      </w:r>
      <w:r w:rsidRPr="00C4541F">
        <w:t xml:space="preserve"> Access Mode </w:t>
      </w:r>
      <w:r w:rsidRPr="00C4541F">
        <w:rPr>
          <w:cs/>
        </w:rPr>
        <w:t xml:space="preserve">หรือ </w:t>
      </w:r>
      <w:r w:rsidRPr="00C4541F">
        <w:t xml:space="preserve">Trunk Mode </w:t>
      </w:r>
      <w:r w:rsidRPr="00C4541F">
        <w:rPr>
          <w:cs/>
        </w:rPr>
        <w:t>เพื่อระบุบทบาทของพอร์ตภายในเครือข่าย</w:t>
      </w:r>
    </w:p>
    <w:p w14:paraId="1F881744" w14:textId="1447C872" w:rsidR="00C4541F" w:rsidRDefault="00C4541F" w:rsidP="00C4541F">
      <w:pPr>
        <w:pStyle w:val="Paragraph111"/>
      </w:pPr>
      <w:r w:rsidRPr="00C4541F">
        <w:rPr>
          <w:cs/>
        </w:rPr>
        <w:t>หากต้องการลบค่าที่กำหนด สามารถกด</w:t>
      </w:r>
      <w:r w:rsidRPr="00C4541F">
        <w:t xml:space="preserve"> "Remove Configuration" (</w:t>
      </w:r>
      <w:r w:rsidRPr="00C4541F">
        <w:rPr>
          <w:cs/>
        </w:rPr>
        <w:t>ปุ่มสีแดง) และเมื่อกำหนดค่าเสร็จสิ้นแล้ว ผู้ใช้สามารถกด</w:t>
      </w:r>
      <w:r w:rsidRPr="00C4541F">
        <w:t xml:space="preserve"> "Save All Interface Configurations" (</w:t>
      </w:r>
      <w:r w:rsidRPr="00C4541F">
        <w:rPr>
          <w:cs/>
        </w:rPr>
        <w:t>ปุ่มสีน้ำเงิน) เพื่อบันทึกค่าการตั้งค่าทั้งหมดลงในเทมเพลต</w:t>
      </w:r>
      <w:r>
        <w:t xml:space="preserve"> </w:t>
      </w:r>
      <w:r w:rsidRPr="00C4541F">
        <w:rPr>
          <w:cs/>
        </w:rPr>
        <w:t>อินเทอร์เฟซนี้ถูกออกแบบให้</w:t>
      </w:r>
      <w:r w:rsidRPr="00C4541F">
        <w:t xml:space="preserve"> </w:t>
      </w:r>
      <w:r w:rsidRPr="00C4541F">
        <w:rPr>
          <w:cs/>
        </w:rPr>
        <w:t>ช่วยให้การตั้งค่าพอร์ตเป็นไปอย่างสะดวก รวดเร็ว และลดข้อผิดพลาด</w:t>
      </w:r>
      <w:r w:rsidRPr="00C4541F">
        <w:t xml:space="preserve"> </w:t>
      </w:r>
      <w:r w:rsidRPr="00C4541F">
        <w:rPr>
          <w:cs/>
        </w:rPr>
        <w:t>ทำให้สามารถนำเทมเพลตไปใช้งานซ้ำกับอุปกรณ์หลายตัวได้</w:t>
      </w:r>
      <w:r w:rsidRPr="00C4541F">
        <w:t xml:space="preserve"> </w:t>
      </w:r>
      <w:r w:rsidRPr="00C4541F">
        <w:rPr>
          <w:cs/>
        </w:rPr>
        <w:t>เพิ่มประสิทธิภาพในการบริหารจัดการเครือข่าย และลดเวลาในการกำหนดค่าอุปกรณ์เครือข่ายแบบเดิม ๆ</w:t>
      </w:r>
    </w:p>
    <w:p w14:paraId="07A2BF3D" w14:textId="77777777" w:rsidR="00C4541F" w:rsidRPr="00C4541F" w:rsidRDefault="00C4541F" w:rsidP="00C4541F"/>
    <w:p w14:paraId="34F98D10" w14:textId="77777777" w:rsidR="009E3426" w:rsidRDefault="009E3426" w:rsidP="009E3426">
      <w:pPr>
        <w:keepNext/>
        <w:jc w:val="center"/>
      </w:pPr>
      <w:r>
        <w:rPr>
          <w:noProof/>
        </w:rPr>
        <w:lastRenderedPageBreak/>
        <w:drawing>
          <wp:inline distT="0" distB="0" distL="0" distR="0" wp14:anchorId="6E08ED74" wp14:editId="7E8E3EBE">
            <wp:extent cx="4111539" cy="1926077"/>
            <wp:effectExtent l="19050" t="19050" r="22860" b="17145"/>
            <wp:docPr id="783562185" name="Picture 4"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ภาพที่อัปโหลด"/>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20750" cy="1930392"/>
                    </a:xfrm>
                    <a:prstGeom prst="rect">
                      <a:avLst/>
                    </a:prstGeom>
                    <a:noFill/>
                    <a:ln w="19050">
                      <a:solidFill>
                        <a:schemeClr val="tx1"/>
                      </a:solidFill>
                    </a:ln>
                  </pic:spPr>
                </pic:pic>
              </a:graphicData>
            </a:graphic>
          </wp:inline>
        </w:drawing>
      </w:r>
    </w:p>
    <w:p w14:paraId="37CE3882" w14:textId="67C12940" w:rsidR="00A47A67" w:rsidRDefault="009E3426" w:rsidP="009E3426">
      <w:pPr>
        <w:pStyle w:val="Caption"/>
        <w:rPr>
          <w:b/>
          <w:bCs w:val="0"/>
        </w:rPr>
      </w:pPr>
      <w:r w:rsidRPr="009E3426">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1</w:t>
      </w:r>
      <w:r w:rsidR="00127498">
        <w:rPr>
          <w:cs/>
        </w:rPr>
        <w:fldChar w:fldCharType="end"/>
      </w:r>
      <w: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53553EB1" w14:textId="77777777"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การ</w:t>
      </w:r>
      <w:r w:rsidRPr="009E3426">
        <w:rPr>
          <w:cs/>
        </w:rPr>
        <w:t xml:space="preserve">การตั้งค่า </w:t>
      </w:r>
      <w:r w:rsidRPr="009E3426">
        <w:t xml:space="preserve">STP (Spanning Tree Protocol) </w:t>
      </w:r>
      <w:r w:rsidRPr="009E3426">
        <w:rPr>
          <w:cs/>
        </w:rPr>
        <w:t xml:space="preserve">และ </w:t>
      </w:r>
      <w:r w:rsidRPr="009E3426">
        <w:t>Port Security</w:t>
      </w:r>
      <w:r>
        <w:rPr>
          <w:rFonts w:hint="cs"/>
          <w:cs/>
        </w:rPr>
        <w:t xml:space="preserve"> </w:t>
      </w:r>
      <w:r w:rsidRPr="009E3426">
        <w:rPr>
          <w:cs/>
        </w:rPr>
        <w:t>ในส่วนของ</w:t>
      </w:r>
      <w:r w:rsidRPr="009E3426">
        <w:t xml:space="preserve"> STP Configuration </w:t>
      </w:r>
      <w:r w:rsidRPr="009E3426">
        <w:rPr>
          <w:cs/>
        </w:rPr>
        <w:t>ผู้ใช้สามารถกำหนดค่า</w:t>
      </w:r>
      <w:r w:rsidRPr="009E3426">
        <w:t xml:space="preserve"> Spanning Tree Protocol (STP) </w:t>
      </w:r>
      <w:r w:rsidRPr="009E3426">
        <w:rPr>
          <w:cs/>
        </w:rPr>
        <w:t>เพื่อป้องกันการเกิดลูปในเครือข่าย</w:t>
      </w:r>
    </w:p>
    <w:p w14:paraId="0852E6D1" w14:textId="77777777" w:rsidR="009E3426" w:rsidRPr="009E3426" w:rsidRDefault="009E3426" w:rsidP="009E3426">
      <w:pPr>
        <w:pStyle w:val="Paragraph111"/>
        <w:numPr>
          <w:ilvl w:val="0"/>
          <w:numId w:val="34"/>
        </w:numPr>
      </w:pPr>
      <w:r w:rsidRPr="009E3426">
        <w:t xml:space="preserve">STP Mode – </w:t>
      </w:r>
      <w:r w:rsidRPr="009E3426">
        <w:rPr>
          <w:cs/>
        </w:rPr>
        <w:t xml:space="preserve">สามารถเลือกโหมดของ </w:t>
      </w:r>
      <w:r w:rsidRPr="009E3426">
        <w:t xml:space="preserve">STP </w:t>
      </w:r>
      <w:r w:rsidRPr="009E3426">
        <w:rPr>
          <w:cs/>
        </w:rPr>
        <w:t>ได้ เช่น</w:t>
      </w:r>
      <w:r w:rsidRPr="009E3426">
        <w:t xml:space="preserve"> PVST (Per-VLAN Spanning Tree)</w:t>
      </w:r>
    </w:p>
    <w:p w14:paraId="6F6DA395" w14:textId="77777777" w:rsidR="009E3426" w:rsidRPr="009E3426" w:rsidRDefault="009E3426" w:rsidP="009E3426">
      <w:pPr>
        <w:pStyle w:val="Paragraph111"/>
        <w:numPr>
          <w:ilvl w:val="0"/>
          <w:numId w:val="34"/>
        </w:numPr>
      </w:pPr>
      <w:r w:rsidRPr="009E3426">
        <w:t xml:space="preserve">STP Priority – </w:t>
      </w:r>
      <w:r w:rsidRPr="009E3426">
        <w:rPr>
          <w:cs/>
        </w:rPr>
        <w:t xml:space="preserve">กำหนดค่าลำดับความสำคัญของสวิตช์ในระบบ </w:t>
      </w:r>
      <w:r w:rsidRPr="009E3426">
        <w:t>STP</w:t>
      </w:r>
    </w:p>
    <w:p w14:paraId="5C298C27" w14:textId="472FC27E" w:rsidR="009E3426" w:rsidRPr="009E3426" w:rsidRDefault="009E3426" w:rsidP="009E3426">
      <w:pPr>
        <w:pStyle w:val="Paragraph111"/>
        <w:numPr>
          <w:ilvl w:val="0"/>
          <w:numId w:val="34"/>
        </w:numPr>
      </w:pPr>
      <w:r w:rsidRPr="009E3426">
        <w:rPr>
          <w:cs/>
        </w:rPr>
        <w:t>หลังจากกำหนดค่าเสร็</w:t>
      </w:r>
      <w:r>
        <w:rPr>
          <w:rFonts w:hint="cs"/>
          <w:cs/>
        </w:rPr>
        <w:t>จ</w:t>
      </w:r>
      <w:r w:rsidRPr="009E3426">
        <w:rPr>
          <w:cs/>
        </w:rPr>
        <w:t>สามารถกด</w:t>
      </w:r>
      <w:r w:rsidRPr="009E3426">
        <w:t xml:space="preserve"> "Save STP Configuration" </w:t>
      </w:r>
      <w:r w:rsidRPr="009E3426">
        <w:rPr>
          <w:cs/>
        </w:rPr>
        <w:t>เพื่อบันทึกการตั้งค่า</w:t>
      </w:r>
      <w:r>
        <w:rPr>
          <w:rFonts w:hint="cs"/>
          <w:cs/>
        </w:rPr>
        <w:t xml:space="preserve">ของ </w:t>
      </w:r>
      <w:r>
        <w:t>Port-Security</w:t>
      </w:r>
    </w:p>
    <w:p w14:paraId="40F2AC47" w14:textId="77777777" w:rsidR="009E3426" w:rsidRPr="009E3426" w:rsidRDefault="009E3426" w:rsidP="009E3426">
      <w:pPr>
        <w:pStyle w:val="Paragraph111"/>
      </w:pPr>
      <w:r w:rsidRPr="009E3426">
        <w:rPr>
          <w:cs/>
        </w:rPr>
        <w:t>ส่วนถัดไปคือ</w:t>
      </w:r>
      <w:r w:rsidRPr="009E3426">
        <w:t xml:space="preserve"> Port-Security Configuration </w:t>
      </w:r>
      <w:r w:rsidRPr="009E3426">
        <w:rPr>
          <w:cs/>
        </w:rPr>
        <w:t>ซึ่งช่วยให้ผู้ใช้สามารถกำหนดมาตรการรักษาความปลอดภัยของพอร์ตเครือข่าย</w:t>
      </w:r>
    </w:p>
    <w:p w14:paraId="38C80027" w14:textId="77777777" w:rsidR="009E3426" w:rsidRPr="009E3426" w:rsidRDefault="009E3426" w:rsidP="009E3426">
      <w:pPr>
        <w:pStyle w:val="Paragraph111"/>
        <w:numPr>
          <w:ilvl w:val="0"/>
          <w:numId w:val="35"/>
        </w:numPr>
      </w:pPr>
      <w:r w:rsidRPr="009E3426">
        <w:t xml:space="preserve">Maximum MAC Addresses – </w:t>
      </w:r>
      <w:r w:rsidRPr="009E3426">
        <w:rPr>
          <w:cs/>
        </w:rPr>
        <w:t xml:space="preserve">ระบุจำนวนสูงสุดของ </w:t>
      </w:r>
      <w:r w:rsidRPr="009E3426">
        <w:t xml:space="preserve">MAC Address </w:t>
      </w:r>
      <w:r w:rsidRPr="009E3426">
        <w:rPr>
          <w:cs/>
        </w:rPr>
        <w:t>ที่สามารถเชื่อมต่อผ่านพอร์ต</w:t>
      </w:r>
    </w:p>
    <w:p w14:paraId="6BBAA245" w14:textId="77777777" w:rsidR="009E3426" w:rsidRPr="009E3426" w:rsidRDefault="009E3426" w:rsidP="009E3426">
      <w:pPr>
        <w:pStyle w:val="Paragraph111"/>
        <w:numPr>
          <w:ilvl w:val="0"/>
          <w:numId w:val="35"/>
        </w:numPr>
      </w:pPr>
      <w:r w:rsidRPr="009E3426">
        <w:t xml:space="preserve">Violation Mode – </w:t>
      </w:r>
      <w:r w:rsidRPr="009E3426">
        <w:rPr>
          <w:cs/>
        </w:rPr>
        <w:t>กำหนดพฤติกรรมของพอร์ตเมื่อเกิดเหตุการณ์ละเมิดความปลอดภัย เช่น</w:t>
      </w:r>
      <w:r w:rsidRPr="009E3426">
        <w:t xml:space="preserve"> Shutdown </w:t>
      </w:r>
      <w:r w:rsidRPr="009E3426">
        <w:rPr>
          <w:cs/>
        </w:rPr>
        <w:t xml:space="preserve">เมื่อมี </w:t>
      </w:r>
      <w:r w:rsidRPr="009E3426">
        <w:t xml:space="preserve">MAC Address </w:t>
      </w:r>
      <w:r w:rsidRPr="009E3426">
        <w:rPr>
          <w:cs/>
        </w:rPr>
        <w:t>ที่ไม่ได้รับอนุญาตเชื่อมต่อ</w:t>
      </w:r>
    </w:p>
    <w:p w14:paraId="71F0238E" w14:textId="77777777" w:rsidR="009E3426" w:rsidRPr="009E3426" w:rsidRDefault="009E3426" w:rsidP="009E3426">
      <w:pPr>
        <w:pStyle w:val="Paragraph111"/>
        <w:numPr>
          <w:ilvl w:val="0"/>
          <w:numId w:val="35"/>
        </w:numPr>
      </w:pPr>
      <w:r w:rsidRPr="009E3426">
        <w:t xml:space="preserve">Sticky MAC – </w:t>
      </w:r>
      <w:r w:rsidRPr="009E3426">
        <w:rPr>
          <w:cs/>
        </w:rPr>
        <w:t xml:space="preserve">กำหนด </w:t>
      </w:r>
      <w:r w:rsidRPr="009E3426">
        <w:t xml:space="preserve">MAC Address </w:t>
      </w:r>
      <w:r w:rsidRPr="009E3426">
        <w:rPr>
          <w:cs/>
        </w:rPr>
        <w:t>ที่อนุญาตให้เชื่อมต่อโดยอัตโนมัติ</w:t>
      </w:r>
    </w:p>
    <w:p w14:paraId="2490ED68" w14:textId="77777777" w:rsidR="009E3426" w:rsidRPr="009E3426" w:rsidRDefault="009E3426" w:rsidP="009E3426">
      <w:pPr>
        <w:pStyle w:val="Paragraph111"/>
      </w:pPr>
      <w:r w:rsidRPr="009E3426">
        <w:rPr>
          <w:cs/>
        </w:rPr>
        <w:t>เมื่อกำหนดค่าเรียบร้อยแล้ว ผู้ใช้สามารถกด</w:t>
      </w:r>
      <w:r w:rsidRPr="009E3426">
        <w:t xml:space="preserve"> "Save Port-Security Configuration" </w:t>
      </w:r>
      <w:r w:rsidRPr="009E3426">
        <w:rPr>
          <w:cs/>
        </w:rPr>
        <w:t>เพื่อบันทึกค่าความปลอดภัยของพอร์ต</w:t>
      </w:r>
    </w:p>
    <w:p w14:paraId="66F07B22" w14:textId="1C82E034" w:rsid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กำหนดค่าเครือข่ายเป็นไปอย่างสะดวก รวดเร็ว และเป็นระบบ</w:t>
      </w:r>
      <w:r w:rsidRPr="009E3426">
        <w:t xml:space="preserve"> </w:t>
      </w:r>
      <w:r w:rsidRPr="009E3426">
        <w:rPr>
          <w:cs/>
        </w:rPr>
        <w:t>โดยการกำหนดค่าล่วงหน้าผ่านเทมเพลต ทำให้สามารถนำไปใช้ซ้ำกับอุปกรณ์หลายตัวได้ ช่วยลดข้อผิดพลาดในการตั้งค่า และเพิ่มความปลอดภัยให้กับระบบเครือข่าย</w:t>
      </w:r>
      <w:r>
        <w:rPr>
          <w:rFonts w:hint="cs"/>
          <w:cs/>
        </w:rPr>
        <w:t xml:space="preserve"> </w:t>
      </w:r>
    </w:p>
    <w:p w14:paraId="21FA6470" w14:textId="77777777" w:rsidR="009E3426" w:rsidRDefault="009E3426" w:rsidP="009E3426">
      <w:pPr>
        <w:rPr>
          <w:rFonts w:cstheme="minorBidi"/>
        </w:rPr>
      </w:pPr>
    </w:p>
    <w:p w14:paraId="0CB9CC9B" w14:textId="77777777" w:rsidR="009E3426" w:rsidRDefault="009E3426" w:rsidP="009E3426">
      <w:pPr>
        <w:keepNext/>
        <w:jc w:val="center"/>
      </w:pPr>
      <w:r w:rsidRPr="009E3426">
        <w:rPr>
          <w:rFonts w:cs="Cordia New"/>
          <w:cs/>
        </w:rPr>
        <w:lastRenderedPageBreak/>
        <w:drawing>
          <wp:inline distT="0" distB="0" distL="0" distR="0" wp14:anchorId="042CE3B7" wp14:editId="6AD644B0">
            <wp:extent cx="4756826" cy="2246693"/>
            <wp:effectExtent l="19050" t="19050" r="24765" b="20320"/>
            <wp:docPr id="77872110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721108" name="Picture 1" descr="A screenshot of a computer&#10;&#10;AI-generated content may be incorrect."/>
                    <pic:cNvPicPr/>
                  </pic:nvPicPr>
                  <pic:blipFill>
                    <a:blip r:embed="rId34"/>
                    <a:stretch>
                      <a:fillRect/>
                    </a:stretch>
                  </pic:blipFill>
                  <pic:spPr>
                    <a:xfrm>
                      <a:off x="0" y="0"/>
                      <a:ext cx="4758137" cy="2247312"/>
                    </a:xfrm>
                    <a:prstGeom prst="rect">
                      <a:avLst/>
                    </a:prstGeom>
                    <a:ln w="19050">
                      <a:solidFill>
                        <a:schemeClr val="tx1"/>
                      </a:solidFill>
                    </a:ln>
                  </pic:spPr>
                </pic:pic>
              </a:graphicData>
            </a:graphic>
          </wp:inline>
        </w:drawing>
      </w:r>
    </w:p>
    <w:p w14:paraId="5B2822AD" w14:textId="2FFC03E6" w:rsidR="009E3426" w:rsidRDefault="009E3426" w:rsidP="009E3426">
      <w:pPr>
        <w:pStyle w:val="Caption"/>
        <w:rPr>
          <w:b/>
          <w:bCs w:val="0"/>
        </w:rPr>
      </w:pPr>
      <w:r w:rsidRPr="009E3426">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2</w:t>
      </w:r>
      <w:r w:rsidR="00127498">
        <w:rPr>
          <w:cs/>
        </w:rPr>
        <w:fldChar w:fldCharType="end"/>
      </w:r>
      <w:r>
        <w:rPr>
          <w:rFonts w:hint="cs"/>
          <w:cs/>
        </w:rPr>
        <w:t xml:space="preserve"> </w:t>
      </w:r>
      <w:r w:rsidRPr="00A47A67">
        <w:rPr>
          <w:b/>
          <w:bCs w:val="0"/>
          <w:cs/>
        </w:rPr>
        <w:t>หน้าจอการสร้างเทมเพลตการตั้งค่าอุปกรณ์เครือข่าย (</w:t>
      </w:r>
      <w:r w:rsidRPr="00A47A67">
        <w:t>Create Template)</w:t>
      </w:r>
      <w:r>
        <w:rPr>
          <w:rFonts w:hint="cs"/>
          <w:cs/>
        </w:rPr>
        <w:t xml:space="preserve"> </w:t>
      </w:r>
      <w:r w:rsidRPr="00C4541F">
        <w:rPr>
          <w:b/>
          <w:bCs w:val="0"/>
          <w:cs/>
        </w:rPr>
        <w:t>(</w:t>
      </w:r>
      <w:r w:rsidRPr="00C4541F">
        <w:rPr>
          <w:rFonts w:hint="cs"/>
          <w:b/>
          <w:bCs w:val="0"/>
          <w:cs/>
        </w:rPr>
        <w:t>ต่อ</w:t>
      </w:r>
      <w:r w:rsidRPr="00C4541F">
        <w:rPr>
          <w:b/>
          <w:bCs w:val="0"/>
          <w:cs/>
        </w:rPr>
        <w:t>)</w:t>
      </w:r>
    </w:p>
    <w:p w14:paraId="736A6F24" w14:textId="4D22462B" w:rsidR="009E3426" w:rsidRPr="009E3426" w:rsidRDefault="009E3426" w:rsidP="009E3426">
      <w:pPr>
        <w:pStyle w:val="Paragraph111"/>
      </w:pPr>
      <w:r>
        <w:rPr>
          <w:rFonts w:hint="cs"/>
          <w:cs/>
        </w:rPr>
        <w:t xml:space="preserve">จากภาพที่ </w:t>
      </w:r>
      <w:r>
        <w:t>3-</w:t>
      </w:r>
      <w:r>
        <w:rPr>
          <w:rFonts w:hint="cs"/>
          <w:cs/>
        </w:rPr>
        <w:t xml:space="preserve">  </w:t>
      </w:r>
      <w:r w:rsidRPr="009E3426">
        <w:rPr>
          <w:rFonts w:hint="cs"/>
          <w:cs/>
        </w:rPr>
        <w:t>หน้าจอการสร้างเทมเพลตการตั้งค่าอุปกรณ์เครือข่าย</w:t>
      </w:r>
      <w:r w:rsidRPr="009E3426">
        <w:rPr>
          <w:cs/>
        </w:rPr>
        <w:t xml:space="preserve"> (</w:t>
      </w:r>
      <w:r w:rsidRPr="009E3426">
        <w:t>Create Template) (</w:t>
      </w:r>
      <w:r w:rsidRPr="009E3426">
        <w:rPr>
          <w:rFonts w:hint="cs"/>
          <w:cs/>
        </w:rPr>
        <w:t>ต่อ</w:t>
      </w:r>
      <w:r w:rsidRPr="009E3426">
        <w:rPr>
          <w:cs/>
        </w:rPr>
        <w:t>)</w:t>
      </w:r>
      <w:r>
        <w:rPr>
          <w:rFonts w:hint="cs"/>
          <w:cs/>
        </w:rPr>
        <w:t xml:space="preserve"> </w:t>
      </w:r>
      <w:r w:rsidRPr="00A47A67">
        <w:rPr>
          <w:cs/>
        </w:rPr>
        <w:t>การออกแบบ</w:t>
      </w:r>
      <w:r>
        <w:rPr>
          <w:rFonts w:hint="cs"/>
          <w:cs/>
        </w:rPr>
        <w:t>อินเตอร์เฟชสำหรับการสร้าง</w:t>
      </w:r>
      <w:r w:rsidRPr="009E3426">
        <w:rPr>
          <w:cs/>
        </w:rPr>
        <w:t xml:space="preserve">การตั้งค่า </w:t>
      </w:r>
      <w:r w:rsidRPr="009E3426">
        <w:t xml:space="preserve">Link Aggregation </w:t>
      </w:r>
      <w:r w:rsidRPr="009E3426">
        <w:rPr>
          <w:cs/>
        </w:rPr>
        <w:t xml:space="preserve">และ </w:t>
      </w:r>
      <w:r w:rsidRPr="009E3426">
        <w:t xml:space="preserve">VTP (VLAN </w:t>
      </w:r>
      <w:proofErr w:type="spellStart"/>
      <w:r w:rsidRPr="009E3426">
        <w:t>Trunking</w:t>
      </w:r>
      <w:proofErr w:type="spellEnd"/>
      <w:r w:rsidRPr="009E3426">
        <w:t xml:space="preserve"> Protocol)</w:t>
      </w:r>
      <w:r>
        <w:rPr>
          <w:rFonts w:hint="cs"/>
          <w:cs/>
        </w:rPr>
        <w:t xml:space="preserve"> </w:t>
      </w:r>
      <w:r w:rsidRPr="009E3426">
        <w:rPr>
          <w:cs/>
        </w:rPr>
        <w:t>ในส่วนของ</w:t>
      </w:r>
      <w:r w:rsidRPr="009E3426">
        <w:t xml:space="preserve"> Link Aggregation Configuration </w:t>
      </w:r>
      <w:r w:rsidRPr="009E3426">
        <w:rPr>
          <w:cs/>
        </w:rPr>
        <w:t>ผู้ใช้สามารถกำหนดค่า</w:t>
      </w:r>
      <w:r w:rsidRPr="009E3426">
        <w:t xml:space="preserve"> </w:t>
      </w:r>
      <w:r w:rsidRPr="009E3426">
        <w:rPr>
          <w:cs/>
        </w:rPr>
        <w:t>การรวมลิงก์เครือข่าย</w:t>
      </w:r>
      <w:r w:rsidRPr="009E3426">
        <w:t xml:space="preserve"> </w:t>
      </w:r>
      <w:r w:rsidRPr="009E3426">
        <w:rPr>
          <w:cs/>
        </w:rPr>
        <w:t>เพื่อเพิ่มประสิทธิภาพของการเชื่อมต่อและลดปัญหาคอขวด (</w:t>
      </w:r>
      <w:r w:rsidRPr="009E3426">
        <w:t>Network Bottleneck)</w:t>
      </w:r>
    </w:p>
    <w:p w14:paraId="5536B8E1" w14:textId="77777777" w:rsidR="009E3426" w:rsidRPr="009E3426" w:rsidRDefault="009E3426" w:rsidP="009E3426">
      <w:pPr>
        <w:pStyle w:val="Paragraph111"/>
        <w:numPr>
          <w:ilvl w:val="0"/>
          <w:numId w:val="36"/>
        </w:numPr>
      </w:pPr>
      <w:r w:rsidRPr="009E3426">
        <w:t xml:space="preserve">Aggregation Mode – </w:t>
      </w:r>
      <w:r w:rsidRPr="009E3426">
        <w:rPr>
          <w:cs/>
        </w:rPr>
        <w:t>สามารถเลือกโหมดการรวมพอร์ต เช่น</w:t>
      </w:r>
      <w:r w:rsidRPr="009E3426">
        <w:t xml:space="preserve"> LACP (Link Aggregation Control Protocol)</w:t>
      </w:r>
    </w:p>
    <w:p w14:paraId="2F5F72DF" w14:textId="350B6B5C" w:rsidR="009E3426" w:rsidRPr="009E3426" w:rsidRDefault="009E3426" w:rsidP="009E3426">
      <w:pPr>
        <w:pStyle w:val="Paragraph111"/>
        <w:numPr>
          <w:ilvl w:val="0"/>
          <w:numId w:val="36"/>
        </w:numPr>
      </w:pPr>
      <w:r w:rsidRPr="009E3426">
        <w:t xml:space="preserve">Member Ports – </w:t>
      </w:r>
      <w:r w:rsidRPr="009E3426">
        <w:rPr>
          <w:cs/>
        </w:rPr>
        <w:t>ระบุพอร์ตที่ต้องการรวมเข้าด้วยกัน โดยสามารถกรอกหลาย</w:t>
      </w:r>
      <w:r w:rsidR="00067A21">
        <w:rPr>
          <w:rFonts w:hint="cs"/>
          <w:cs/>
        </w:rPr>
        <w:t>พอร์ต</w:t>
      </w:r>
      <w:r w:rsidRPr="009E3426">
        <w:rPr>
          <w:cs/>
        </w:rPr>
        <w:t xml:space="preserve"> เช่น </w:t>
      </w:r>
      <w:r w:rsidRPr="009E3426">
        <w:t>GigabitEthernet0/1, GigabitEthernet0/2)</w:t>
      </w:r>
    </w:p>
    <w:p w14:paraId="7BC69466" w14:textId="77777777" w:rsidR="009E3426" w:rsidRPr="009E3426" w:rsidRDefault="009E3426" w:rsidP="009E3426">
      <w:pPr>
        <w:pStyle w:val="Paragraph111"/>
        <w:numPr>
          <w:ilvl w:val="0"/>
          <w:numId w:val="36"/>
        </w:numPr>
      </w:pPr>
      <w:r w:rsidRPr="009E3426">
        <w:rPr>
          <w:cs/>
        </w:rPr>
        <w:t>หลังจากกำหนดค่าเสร็จ ผู้ใช้สามารถกด</w:t>
      </w:r>
      <w:r w:rsidRPr="009E3426">
        <w:t xml:space="preserve"> "Save Link Aggregation Configuration" </w:t>
      </w:r>
      <w:r w:rsidRPr="009E3426">
        <w:rPr>
          <w:cs/>
        </w:rPr>
        <w:t>เพื่อบันทึกค่าการตั้งค่า</w:t>
      </w:r>
    </w:p>
    <w:p w14:paraId="0C380086" w14:textId="77777777" w:rsidR="009E3426" w:rsidRPr="009E3426" w:rsidRDefault="009E3426" w:rsidP="009E3426">
      <w:pPr>
        <w:pStyle w:val="Paragraph111"/>
      </w:pPr>
      <w:r w:rsidRPr="009E3426">
        <w:rPr>
          <w:cs/>
        </w:rPr>
        <w:t>ส่วนถัดไปคือ</w:t>
      </w:r>
      <w:r w:rsidRPr="009E3426">
        <w:t xml:space="preserve"> VTP Mode Configuration </w:t>
      </w:r>
      <w:r w:rsidRPr="009E3426">
        <w:rPr>
          <w:cs/>
        </w:rPr>
        <w:t>ซึ่งช่วยให้ผู้ใช้สามารถกำหนดค่า</w:t>
      </w:r>
      <w:r w:rsidRPr="009E3426">
        <w:t xml:space="preserve"> VLAN </w:t>
      </w:r>
      <w:proofErr w:type="spellStart"/>
      <w:r w:rsidRPr="009E3426">
        <w:t>Trunking</w:t>
      </w:r>
      <w:proofErr w:type="spellEnd"/>
      <w:r w:rsidRPr="009E3426">
        <w:t xml:space="preserve"> Protocol (VTP) </w:t>
      </w:r>
      <w:r w:rsidRPr="009E3426">
        <w:rPr>
          <w:cs/>
        </w:rPr>
        <w:t xml:space="preserve">เพื่อช่วยในการจัดการ </w:t>
      </w:r>
      <w:r w:rsidRPr="009E3426">
        <w:t xml:space="preserve">VLAN </w:t>
      </w:r>
      <w:r w:rsidRPr="009E3426">
        <w:rPr>
          <w:cs/>
        </w:rPr>
        <w:t>ในเครือข่าย</w:t>
      </w:r>
    </w:p>
    <w:p w14:paraId="5B78C4B5" w14:textId="77777777" w:rsidR="009E3426" w:rsidRPr="009E3426" w:rsidRDefault="009E3426" w:rsidP="009E3426">
      <w:pPr>
        <w:pStyle w:val="Paragraph111"/>
        <w:numPr>
          <w:ilvl w:val="0"/>
          <w:numId w:val="37"/>
        </w:numPr>
      </w:pPr>
      <w:r w:rsidRPr="009E3426">
        <w:t xml:space="preserve">VTP Domain – </w:t>
      </w:r>
      <w:r w:rsidRPr="009E3426">
        <w:rPr>
          <w:cs/>
        </w:rPr>
        <w:t xml:space="preserve">ระบุชื่อโดเมนของ </w:t>
      </w:r>
      <w:r w:rsidRPr="009E3426">
        <w:t>VTP</w:t>
      </w:r>
    </w:p>
    <w:p w14:paraId="431F3E27" w14:textId="77777777" w:rsidR="009E3426" w:rsidRPr="009E3426" w:rsidRDefault="009E3426" w:rsidP="009E3426">
      <w:pPr>
        <w:pStyle w:val="Paragraph111"/>
        <w:numPr>
          <w:ilvl w:val="0"/>
          <w:numId w:val="37"/>
        </w:numPr>
      </w:pPr>
      <w:r w:rsidRPr="009E3426">
        <w:t xml:space="preserve">VTP Mode – </w:t>
      </w:r>
      <w:r w:rsidRPr="009E3426">
        <w:rPr>
          <w:cs/>
        </w:rPr>
        <w:t xml:space="preserve">สามารถเลือกโหมดการทำงานของ </w:t>
      </w:r>
      <w:r w:rsidRPr="009E3426">
        <w:t xml:space="preserve">VTP </w:t>
      </w:r>
      <w:r w:rsidRPr="009E3426">
        <w:rPr>
          <w:cs/>
        </w:rPr>
        <w:t>ได้ เช่น</w:t>
      </w:r>
      <w:r w:rsidRPr="009E3426">
        <w:t xml:space="preserve"> Server, Client </w:t>
      </w:r>
      <w:r w:rsidRPr="009E3426">
        <w:rPr>
          <w:cs/>
        </w:rPr>
        <w:t xml:space="preserve">หรือ </w:t>
      </w:r>
      <w:r w:rsidRPr="009E3426">
        <w:t>Transparent</w:t>
      </w:r>
    </w:p>
    <w:p w14:paraId="20A03550" w14:textId="25071992" w:rsidR="009E3426" w:rsidRPr="009E3426" w:rsidRDefault="009E3426" w:rsidP="009E3426">
      <w:pPr>
        <w:pStyle w:val="Paragraph111"/>
        <w:numPr>
          <w:ilvl w:val="0"/>
          <w:numId w:val="37"/>
        </w:numPr>
      </w:pPr>
      <w:r w:rsidRPr="009E3426">
        <w:rPr>
          <w:cs/>
        </w:rPr>
        <w:t>หลังจากกำหนดค่าแล้ว ผู้ใช้สามารถกด</w:t>
      </w:r>
      <w:r w:rsidRPr="009E3426">
        <w:t xml:space="preserve"> "Save VTP Configuration" </w:t>
      </w:r>
      <w:r w:rsidRPr="009E3426">
        <w:rPr>
          <w:cs/>
        </w:rPr>
        <w:t>เพื่อบันทึกการตั้งค่า</w:t>
      </w:r>
      <w:r>
        <w:rPr>
          <w:rFonts w:hint="cs"/>
          <w:cs/>
        </w:rPr>
        <w:t xml:space="preserve">ของ </w:t>
      </w:r>
      <w:r>
        <w:t>VTP Configuration</w:t>
      </w:r>
    </w:p>
    <w:p w14:paraId="3D29FB0E" w14:textId="77777777" w:rsidR="009E3426" w:rsidRPr="009E3426" w:rsidRDefault="009E3426" w:rsidP="009E3426">
      <w:pPr>
        <w:pStyle w:val="Paragraph111"/>
      </w:pPr>
      <w:r w:rsidRPr="009E3426">
        <w:rPr>
          <w:cs/>
        </w:rPr>
        <w:t>การออกแบบอินเทอร์เฟซนี้ช่วยให้</w:t>
      </w:r>
      <w:r w:rsidRPr="009E3426">
        <w:t xml:space="preserve"> </w:t>
      </w:r>
      <w:r w:rsidRPr="009E3426">
        <w:rPr>
          <w:cs/>
        </w:rPr>
        <w:t>การตั้งค่าเครือข่ายเป็นไปอย่างสะดวก รวดเร็ว และเป็นระบบ</w:t>
      </w:r>
      <w:r w:rsidRPr="009E3426">
        <w:t xml:space="preserve"> </w:t>
      </w:r>
      <w:r w:rsidRPr="009E3426">
        <w:rPr>
          <w:cs/>
        </w:rPr>
        <w:t xml:space="preserve">โดยการกำหนดค่าล่วงหน้าผ่านเทมเพลต ทำให้สามารถนำไปใช้ซ้ำกับอุปกรณ์หลายตัวได้ </w:t>
      </w:r>
      <w:r w:rsidRPr="009E3426">
        <w:rPr>
          <w:cs/>
        </w:rPr>
        <w:lastRenderedPageBreak/>
        <w:t>ช่วยลดข้อผิดพลาดในการตั้งค่า</w:t>
      </w:r>
      <w:r w:rsidRPr="009E3426">
        <w:t xml:space="preserve"> </w:t>
      </w:r>
      <w:r w:rsidRPr="009E3426">
        <w:rPr>
          <w:cs/>
        </w:rPr>
        <w:t>เพิ่มความคล่องตัวในการบริหารจัดการเครือข่าย และรองรับการขยายระบบเครือข่ายได้อย่างมีประสิทธิภาพ</w:t>
      </w:r>
    </w:p>
    <w:p w14:paraId="4693FCDA" w14:textId="0E911C62" w:rsidR="009E3426" w:rsidRPr="00D674FE" w:rsidRDefault="009E3426" w:rsidP="009E3426">
      <w:pPr>
        <w:rPr>
          <w:rFonts w:ascii="TH Sarabun New" w:hAnsi="TH Sarabun New" w:cs="TH Sarabun New"/>
          <w:sz w:val="32"/>
          <w:szCs w:val="32"/>
        </w:rPr>
      </w:pPr>
    </w:p>
    <w:p w14:paraId="76376467" w14:textId="77777777" w:rsidR="009E3426" w:rsidRDefault="009E3426" w:rsidP="009E3426">
      <w:pPr>
        <w:keepNext/>
        <w:jc w:val="center"/>
      </w:pPr>
      <w:r w:rsidRPr="009E3426">
        <w:drawing>
          <wp:inline distT="0" distB="0" distL="0" distR="0" wp14:anchorId="2F928EE1" wp14:editId="02E2A8C1">
            <wp:extent cx="4854102" cy="2310754"/>
            <wp:effectExtent l="19050" t="19050" r="22860" b="13970"/>
            <wp:docPr id="453241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4199" name="Picture 1" descr="A screenshot of a computer&#10;&#10;AI-generated content may be incorrect."/>
                    <pic:cNvPicPr/>
                  </pic:nvPicPr>
                  <pic:blipFill>
                    <a:blip r:embed="rId35"/>
                    <a:stretch>
                      <a:fillRect/>
                    </a:stretch>
                  </pic:blipFill>
                  <pic:spPr>
                    <a:xfrm>
                      <a:off x="0" y="0"/>
                      <a:ext cx="4858754" cy="2312969"/>
                    </a:xfrm>
                    <a:prstGeom prst="rect">
                      <a:avLst/>
                    </a:prstGeom>
                    <a:ln w="19050">
                      <a:solidFill>
                        <a:schemeClr val="tx1"/>
                      </a:solidFill>
                    </a:ln>
                  </pic:spPr>
                </pic:pic>
              </a:graphicData>
            </a:graphic>
          </wp:inline>
        </w:drawing>
      </w:r>
    </w:p>
    <w:p w14:paraId="193EAF6C" w14:textId="753D8E23" w:rsidR="009E3426" w:rsidRDefault="009E3426" w:rsidP="009E3426">
      <w:pPr>
        <w:pStyle w:val="Caption"/>
        <w:rPr>
          <w:b/>
          <w:bCs w:val="0"/>
        </w:rPr>
      </w:pPr>
      <w:r w:rsidRPr="009E3426">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3</w:t>
      </w:r>
      <w:r w:rsidR="00127498">
        <w:rPr>
          <w:cs/>
        </w:rPr>
        <w:fldChar w:fldCharType="end"/>
      </w:r>
      <w:r>
        <w:t xml:space="preserve"> </w:t>
      </w:r>
      <w:r w:rsidR="00067A21" w:rsidRPr="00A47A67">
        <w:rPr>
          <w:b/>
          <w:bCs w:val="0"/>
          <w:cs/>
        </w:rPr>
        <w:t>หน้าจอการสร้างเทมเพลตการตั้งค่าอุปกรณ์เครือข่าย (</w:t>
      </w:r>
      <w:r w:rsidR="00067A21" w:rsidRPr="00A47A67">
        <w:t>Create Template)</w:t>
      </w:r>
      <w:r w:rsidR="00067A21">
        <w:rPr>
          <w:rFonts w:hint="cs"/>
          <w:cs/>
        </w:rPr>
        <w:t xml:space="preserve"> </w:t>
      </w:r>
      <w:r w:rsidR="00067A21" w:rsidRPr="00C4541F">
        <w:rPr>
          <w:b/>
          <w:bCs w:val="0"/>
          <w:cs/>
        </w:rPr>
        <w:t>(</w:t>
      </w:r>
      <w:r w:rsidR="00067A21" w:rsidRPr="00C4541F">
        <w:rPr>
          <w:rFonts w:hint="cs"/>
          <w:b/>
          <w:bCs w:val="0"/>
          <w:cs/>
        </w:rPr>
        <w:t>ต่อ</w:t>
      </w:r>
      <w:r w:rsidR="00067A21" w:rsidRPr="00C4541F">
        <w:rPr>
          <w:b/>
          <w:bCs w:val="0"/>
          <w:cs/>
        </w:rPr>
        <w:t>)</w:t>
      </w:r>
    </w:p>
    <w:p w14:paraId="4CA3D93F" w14:textId="77777777" w:rsidR="00067A21" w:rsidRPr="00067A21" w:rsidRDefault="00067A21" w:rsidP="00067A21">
      <w:pPr>
        <w:pStyle w:val="Paragraph111"/>
      </w:pPr>
      <w:r>
        <w:rPr>
          <w:rFonts w:hint="cs"/>
          <w:cs/>
        </w:rPr>
        <w:t xml:space="preserve">จากภาพที่ </w:t>
      </w:r>
      <w:r>
        <w:t xml:space="preserve">3- </w:t>
      </w:r>
      <w:r w:rsidRPr="00067A21">
        <w:rPr>
          <w:cs/>
        </w:rPr>
        <w:t>หน้าจอการสร้างเทมเพลตการตั้งค่าอุปกรณ์เครือข่าย (</w:t>
      </w:r>
      <w:r w:rsidRPr="00067A21">
        <w:t>Create Template)</w:t>
      </w:r>
      <w:r w:rsidRPr="00067A21">
        <w:rPr>
          <w:rFonts w:hint="cs"/>
          <w:cs/>
        </w:rPr>
        <w:t xml:space="preserve"> </w:t>
      </w:r>
      <w:r w:rsidRPr="00067A21">
        <w:rPr>
          <w:cs/>
        </w:rPr>
        <w:t>(</w:t>
      </w:r>
      <w:r w:rsidRPr="00067A21">
        <w:rPr>
          <w:rFonts w:hint="cs"/>
          <w:cs/>
        </w:rPr>
        <w:t>ต่อ</w:t>
      </w:r>
      <w:r w:rsidRPr="00067A21">
        <w:rPr>
          <w:cs/>
        </w:rPr>
        <w:t>)</w:t>
      </w:r>
      <w:r>
        <w:t xml:space="preserve"> </w:t>
      </w:r>
      <w:r w:rsidRPr="00A47A67">
        <w:rPr>
          <w:cs/>
        </w:rPr>
        <w:t>การออกแบบ</w:t>
      </w:r>
      <w:r>
        <w:rPr>
          <w:rFonts w:hint="cs"/>
          <w:cs/>
        </w:rPr>
        <w:t>อินเตอร์เฟชสำหรับการสร้าง</w:t>
      </w:r>
      <w:r w:rsidRPr="009E3426">
        <w:rPr>
          <w:cs/>
        </w:rPr>
        <w:t>การตั้งค่า</w:t>
      </w:r>
      <w:r>
        <w:t xml:space="preserve"> </w:t>
      </w:r>
      <w:r w:rsidRPr="00067A21">
        <w:rPr>
          <w:cs/>
        </w:rPr>
        <w:t>โดยส่วนนี้มุ่งเน้นไปที่</w:t>
      </w:r>
      <w:r w:rsidRPr="00067A21">
        <w:t xml:space="preserve"> </w:t>
      </w:r>
      <w:r w:rsidRPr="00067A21">
        <w:rPr>
          <w:cs/>
        </w:rPr>
        <w:t xml:space="preserve">การตั้งค่า </w:t>
      </w:r>
      <w:r w:rsidRPr="00067A21">
        <w:t xml:space="preserve">VTP (VLAN </w:t>
      </w:r>
      <w:proofErr w:type="spellStart"/>
      <w:r w:rsidRPr="00067A21">
        <w:t>Trunking</w:t>
      </w:r>
      <w:proofErr w:type="spellEnd"/>
      <w:r w:rsidRPr="00067A21">
        <w:t xml:space="preserve"> Protocol) </w:t>
      </w:r>
      <w:r w:rsidRPr="00067A21">
        <w:rPr>
          <w:cs/>
        </w:rPr>
        <w:t xml:space="preserve">และ </w:t>
      </w:r>
      <w:r w:rsidRPr="00067A21">
        <w:t>Default Gateway</w:t>
      </w:r>
    </w:p>
    <w:p w14:paraId="44D21A68" w14:textId="77777777" w:rsidR="00067A21" w:rsidRPr="00067A21" w:rsidRDefault="00067A21" w:rsidP="00067A21">
      <w:pPr>
        <w:pStyle w:val="Paragraph111"/>
      </w:pPr>
      <w:r w:rsidRPr="00067A21">
        <w:rPr>
          <w:cs/>
        </w:rPr>
        <w:t>ในส่วนของ</w:t>
      </w:r>
      <w:r w:rsidRPr="00067A21">
        <w:t xml:space="preserve"> VTP Mode Configuration </w:t>
      </w:r>
      <w:r w:rsidRPr="00067A21">
        <w:rPr>
          <w:cs/>
        </w:rPr>
        <w:t>ผู้ใช้สามารถกำหนดค่าของ</w:t>
      </w:r>
      <w:r w:rsidRPr="00067A21">
        <w:t xml:space="preserve"> VLAN </w:t>
      </w:r>
      <w:proofErr w:type="spellStart"/>
      <w:r w:rsidRPr="00067A21">
        <w:t>Trunking</w:t>
      </w:r>
      <w:proofErr w:type="spellEnd"/>
      <w:r w:rsidRPr="00067A21">
        <w:t xml:space="preserve"> Protocol (VTP) </w:t>
      </w:r>
      <w:r w:rsidRPr="00067A21">
        <w:rPr>
          <w:cs/>
        </w:rPr>
        <w:t xml:space="preserve">เพื่อช่วยให้การจัดการ </w:t>
      </w:r>
      <w:r w:rsidRPr="00067A21">
        <w:t xml:space="preserve">VLAN </w:t>
      </w:r>
      <w:r w:rsidRPr="00067A21">
        <w:rPr>
          <w:cs/>
        </w:rPr>
        <w:t>ภายในเครือข่ายมีประสิทธิภาพ</w:t>
      </w:r>
    </w:p>
    <w:p w14:paraId="4B4BDD6D" w14:textId="77777777" w:rsidR="00067A21" w:rsidRPr="00067A21" w:rsidRDefault="00067A21" w:rsidP="00067A21">
      <w:pPr>
        <w:pStyle w:val="Paragraph111"/>
        <w:numPr>
          <w:ilvl w:val="0"/>
          <w:numId w:val="38"/>
        </w:numPr>
      </w:pPr>
      <w:r w:rsidRPr="00067A21">
        <w:t xml:space="preserve">VTP Domain – </w:t>
      </w:r>
      <w:r w:rsidRPr="00067A21">
        <w:rPr>
          <w:cs/>
        </w:rPr>
        <w:t xml:space="preserve">กรอกชื่อโดเมนของ </w:t>
      </w:r>
      <w:r w:rsidRPr="00067A21">
        <w:t>VTP</w:t>
      </w:r>
    </w:p>
    <w:p w14:paraId="387A69AD" w14:textId="77777777" w:rsidR="00067A21" w:rsidRPr="00067A21" w:rsidRDefault="00067A21" w:rsidP="00067A21">
      <w:pPr>
        <w:pStyle w:val="Paragraph111"/>
        <w:numPr>
          <w:ilvl w:val="0"/>
          <w:numId w:val="38"/>
        </w:numPr>
      </w:pPr>
      <w:r w:rsidRPr="00067A21">
        <w:t xml:space="preserve">VTP Mode – </w:t>
      </w:r>
      <w:r w:rsidRPr="00067A21">
        <w:rPr>
          <w:cs/>
        </w:rPr>
        <w:t xml:space="preserve">สามารถเลือกโหมดของ </w:t>
      </w:r>
      <w:r w:rsidRPr="00067A21">
        <w:t xml:space="preserve">VTP </w:t>
      </w:r>
      <w:r w:rsidRPr="00067A21">
        <w:rPr>
          <w:cs/>
        </w:rPr>
        <w:t>ได้ เช่น</w:t>
      </w:r>
      <w:r w:rsidRPr="00067A21">
        <w:t xml:space="preserve"> Server, Client </w:t>
      </w:r>
      <w:r w:rsidRPr="00067A21">
        <w:rPr>
          <w:cs/>
        </w:rPr>
        <w:t xml:space="preserve">หรือ </w:t>
      </w:r>
      <w:r w:rsidRPr="00067A21">
        <w:t>Transparent</w:t>
      </w:r>
    </w:p>
    <w:p w14:paraId="4B34EBD6" w14:textId="77777777" w:rsidR="00067A21" w:rsidRPr="00067A21" w:rsidRDefault="00067A21" w:rsidP="00067A21">
      <w:pPr>
        <w:pStyle w:val="Paragraph111"/>
        <w:numPr>
          <w:ilvl w:val="0"/>
          <w:numId w:val="38"/>
        </w:numPr>
      </w:pPr>
      <w:r w:rsidRPr="00067A21">
        <w:rPr>
          <w:cs/>
        </w:rPr>
        <w:t>หลังจากกำหนดค่าแล้ว สามารถกด</w:t>
      </w:r>
      <w:r w:rsidRPr="00067A21">
        <w:t xml:space="preserve"> "Save VTP Configuration" </w:t>
      </w:r>
      <w:r w:rsidRPr="00067A21">
        <w:rPr>
          <w:cs/>
        </w:rPr>
        <w:t>เพื่อบันทึกค่าการตั้งค่า</w:t>
      </w:r>
    </w:p>
    <w:p w14:paraId="4848505A" w14:textId="77777777" w:rsidR="00067A21" w:rsidRPr="00067A21" w:rsidRDefault="00067A21" w:rsidP="00067A21">
      <w:pPr>
        <w:pStyle w:val="Paragraph111"/>
      </w:pPr>
      <w:r w:rsidRPr="00067A21">
        <w:rPr>
          <w:cs/>
        </w:rPr>
        <w:t>ถัดมาคือ</w:t>
      </w:r>
      <w:r w:rsidRPr="00067A21">
        <w:t xml:space="preserve"> Default Gateway Configuration </w:t>
      </w:r>
      <w:r w:rsidRPr="00067A21">
        <w:rPr>
          <w:cs/>
        </w:rPr>
        <w:t>ซึ่งช่วยให้ผู้ใช้สามารถกำหนดค่า</w:t>
      </w:r>
      <w:r w:rsidRPr="00067A21">
        <w:t xml:space="preserve"> Default Gateway </w:t>
      </w:r>
      <w:r w:rsidRPr="00067A21">
        <w:rPr>
          <w:cs/>
        </w:rPr>
        <w:t>สำหรับอุปกรณ์เครือข่าย</w:t>
      </w:r>
    </w:p>
    <w:p w14:paraId="193F5DD8" w14:textId="77777777" w:rsidR="00067A21" w:rsidRPr="00067A21" w:rsidRDefault="00067A21" w:rsidP="00067A21">
      <w:pPr>
        <w:pStyle w:val="Paragraph111"/>
        <w:numPr>
          <w:ilvl w:val="0"/>
          <w:numId w:val="39"/>
        </w:numPr>
      </w:pPr>
      <w:r w:rsidRPr="00067A21">
        <w:t xml:space="preserve">Default Gateway – </w:t>
      </w:r>
      <w:r w:rsidRPr="00067A21">
        <w:rPr>
          <w:cs/>
        </w:rPr>
        <w:t xml:space="preserve">ระบุค่า </w:t>
      </w:r>
      <w:r w:rsidRPr="00067A21">
        <w:t xml:space="preserve">IP Address </w:t>
      </w:r>
      <w:r w:rsidRPr="00067A21">
        <w:rPr>
          <w:cs/>
        </w:rPr>
        <w:t xml:space="preserve">ของ </w:t>
      </w:r>
      <w:r w:rsidRPr="00067A21">
        <w:t xml:space="preserve">Gateway </w:t>
      </w:r>
      <w:r w:rsidRPr="00067A21">
        <w:rPr>
          <w:cs/>
        </w:rPr>
        <w:t>ที่อุปกรณ์จะใช้เป็นเส้นทางออกสู่อินเทอร์เน็ตหรือเครือข่ายอื่น</w:t>
      </w:r>
    </w:p>
    <w:p w14:paraId="2EFFF672" w14:textId="77777777" w:rsidR="00067A21" w:rsidRPr="00067A21" w:rsidRDefault="00067A21" w:rsidP="00067A21">
      <w:pPr>
        <w:pStyle w:val="Paragraph111"/>
        <w:numPr>
          <w:ilvl w:val="0"/>
          <w:numId w:val="39"/>
        </w:numPr>
      </w:pPr>
      <w:r w:rsidRPr="00067A21">
        <w:rPr>
          <w:cs/>
        </w:rPr>
        <w:t>ผู้ใช้สามารถกด</w:t>
      </w:r>
      <w:r w:rsidRPr="00067A21">
        <w:t xml:space="preserve"> "Save Gateway Configuration" </w:t>
      </w:r>
      <w:r w:rsidRPr="00067A21">
        <w:rPr>
          <w:cs/>
        </w:rPr>
        <w:t>เพื่อบันทึกค่าการตั้งค่า</w:t>
      </w:r>
    </w:p>
    <w:p w14:paraId="4CDBECC1" w14:textId="2498DE6E" w:rsidR="00067A21" w:rsidRDefault="00067A21" w:rsidP="00067A21">
      <w:pPr>
        <w:pStyle w:val="Paragraph111"/>
      </w:pPr>
      <w:r w:rsidRPr="00067A21">
        <w:rPr>
          <w:cs/>
        </w:rPr>
        <w:t>สุดท้าย มีปุ่ม</w:t>
      </w:r>
      <w:r w:rsidRPr="00067A21">
        <w:t xml:space="preserve"> "SAVE CONFIG Template" </w:t>
      </w:r>
      <w:r w:rsidRPr="00067A21">
        <w:rPr>
          <w:cs/>
        </w:rPr>
        <w:t>ซึ่งช่วยให้ผู้ใช้สามารถบันทึกและดาวน์โหลดไฟล์เทมเพลตการตั้งค่าที่กำหนดไว้ทั้งหมด เพื่อนำไปใช้งานกับอุปกรณ์เครือข่ายอื่น ๆ</w:t>
      </w:r>
      <w:r>
        <w:rPr>
          <w:rFonts w:hint="cs"/>
          <w:cs/>
        </w:rPr>
        <w:t xml:space="preserve"> </w:t>
      </w:r>
      <w:r w:rsidRPr="00067A21">
        <w:rPr>
          <w:cs/>
        </w:rPr>
        <w:t>อินเทอร์เฟซนี้ได้รับการออกแบบให้</w:t>
      </w:r>
      <w:r w:rsidRPr="00067A21">
        <w:t xml:space="preserve"> </w:t>
      </w:r>
      <w:r w:rsidRPr="00067A21">
        <w:rPr>
          <w:cs/>
        </w:rPr>
        <w:t>รองรับการสร้างเทมเพลตการตั้งค่าอุปกรณ์ได้อย่างครบถ้วน ลดข้อผิดพลาดในการกำหนดค่า และช่วยให้การบริหารจัดการอุปกรณ์เครือข่ายเป็นไปอย่างมีประสิทธิภาพและรวดเร็ว</w:t>
      </w:r>
    </w:p>
    <w:p w14:paraId="072492C1" w14:textId="77777777" w:rsidR="00067A21" w:rsidRDefault="00067A21" w:rsidP="00067A21">
      <w:pPr>
        <w:rPr>
          <w:rFonts w:cstheme="minorBidi"/>
        </w:rPr>
      </w:pPr>
    </w:p>
    <w:p w14:paraId="1676E917" w14:textId="7BEA1166" w:rsidR="00067A21" w:rsidRDefault="00CB1834" w:rsidP="00CB1834">
      <w:pPr>
        <w:jc w:val="center"/>
      </w:pPr>
      <w:r w:rsidRPr="00CB1834">
        <w:rPr>
          <w:cs/>
        </w:rPr>
        <w:lastRenderedPageBreak/>
        <w:drawing>
          <wp:inline distT="0" distB="0" distL="0" distR="0" wp14:anchorId="5DAA6386" wp14:editId="0CD04238">
            <wp:extent cx="5274310" cy="2486025"/>
            <wp:effectExtent l="19050" t="19050" r="21590" b="28575"/>
            <wp:docPr id="18684549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45494" name="Picture 1" descr="A screenshot of a computer&#10;&#10;AI-generated content may be incorrect."/>
                    <pic:cNvPicPr/>
                  </pic:nvPicPr>
                  <pic:blipFill>
                    <a:blip r:embed="rId36"/>
                    <a:stretch>
                      <a:fillRect/>
                    </a:stretch>
                  </pic:blipFill>
                  <pic:spPr>
                    <a:xfrm>
                      <a:off x="0" y="0"/>
                      <a:ext cx="5274310" cy="2486025"/>
                    </a:xfrm>
                    <a:prstGeom prst="rect">
                      <a:avLst/>
                    </a:prstGeom>
                    <a:ln w="19050">
                      <a:solidFill>
                        <a:schemeClr val="tx1"/>
                      </a:solidFill>
                    </a:ln>
                  </pic:spPr>
                </pic:pic>
              </a:graphicData>
            </a:graphic>
          </wp:inline>
        </w:drawing>
      </w:r>
    </w:p>
    <w:p w14:paraId="490A78CC" w14:textId="7553AD4C" w:rsidR="00067A21" w:rsidRDefault="00067A21" w:rsidP="00067A21">
      <w:pPr>
        <w:pStyle w:val="Caption"/>
      </w:pPr>
      <w:r w:rsidRPr="00067A21">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4</w:t>
      </w:r>
      <w:r w:rsidR="00127498">
        <w:rPr>
          <w:cs/>
        </w:rPr>
        <w:fldChar w:fldCharType="end"/>
      </w:r>
      <w:r>
        <w:rPr>
          <w:rFonts w:hint="cs"/>
          <w:cs/>
        </w:rPr>
        <w:t xml:space="preserve"> </w:t>
      </w:r>
      <w:bookmarkStart w:id="64" w:name="_Hlk191457242"/>
      <w:r w:rsidRPr="00067A21">
        <w:rPr>
          <w:b/>
          <w:bCs w:val="0"/>
          <w:cs/>
        </w:rPr>
        <w:t>หน้าจอรายการเทมเพลตการตั้งค่าอุปกรณ์เครือข่าย (</w:t>
      </w:r>
      <w:r w:rsidRPr="00067A21">
        <w:t>List Templates)</w:t>
      </w:r>
      <w:bookmarkEnd w:id="64"/>
    </w:p>
    <w:p w14:paraId="05194C9A" w14:textId="14E4A0AB" w:rsidR="00CB1834" w:rsidRDefault="00CB1834" w:rsidP="00D674FE">
      <w:pPr>
        <w:pStyle w:val="Heading3"/>
        <w:rPr>
          <w:b/>
          <w:bCs/>
        </w:rPr>
      </w:pPr>
      <w:r w:rsidRPr="00CB1834">
        <w:rPr>
          <w:rFonts w:hint="cs"/>
          <w:cs/>
        </w:rPr>
        <w:t>หน้าจอรายการเทมเพลตการตั้งค่าอุปกรณ์เครือข่าย</w:t>
      </w:r>
      <w:r w:rsidRPr="00CB1834">
        <w:rPr>
          <w:cs/>
        </w:rPr>
        <w:t xml:space="preserve"> (</w:t>
      </w:r>
      <w:r w:rsidRPr="00D674FE">
        <w:t>List Templates)</w:t>
      </w:r>
    </w:p>
    <w:p w14:paraId="2FB53242" w14:textId="05A5CE82" w:rsidR="00CB1834" w:rsidRPr="00CB1834" w:rsidRDefault="00CB1834" w:rsidP="00D674FE">
      <w:pPr>
        <w:pStyle w:val="Paragraph111"/>
      </w:pPr>
      <w:r w:rsidRPr="00CB1834">
        <w:rPr>
          <w:cs/>
        </w:rPr>
        <w:t>จากภาพที่</w:t>
      </w:r>
      <w:r w:rsidRPr="00CB1834">
        <w:t xml:space="preserve"> 3- </w:t>
      </w:r>
      <w:r>
        <w:rPr>
          <w:rFonts w:hint="cs"/>
          <w:cs/>
        </w:rPr>
        <w:t xml:space="preserve"> </w:t>
      </w:r>
      <w:r w:rsidRPr="00D674FE">
        <w:rPr>
          <w:cs/>
        </w:rPr>
        <w:t>แสดง</w:t>
      </w:r>
      <w:r w:rsidRPr="00D674FE">
        <w:t xml:space="preserve"> </w:t>
      </w:r>
      <w:r w:rsidRPr="00D674FE">
        <w:rPr>
          <w:cs/>
        </w:rPr>
        <w:t>หน้าจอรายการเทมเพลตการตั้งค่าอุปกรณ์เครือข่าย (</w:t>
      </w:r>
      <w:r w:rsidRPr="00D674FE">
        <w:t xml:space="preserve">List Templates) </w:t>
      </w:r>
      <w:r w:rsidRPr="00D674FE">
        <w:rPr>
          <w:cs/>
        </w:rPr>
        <w:t>ซึ่งเป็นส่วนหนึ่งของระบบ</w:t>
      </w:r>
      <w:r w:rsidRPr="00D674FE">
        <w:t xml:space="preserve"> Cisco Automation </w:t>
      </w:r>
      <w:r w:rsidRPr="00D674FE">
        <w:rPr>
          <w:cs/>
        </w:rPr>
        <w:t>ออกแบบมาเพื่อช่วยให้ผู้ใช้สามารถ</w:t>
      </w:r>
      <w:r w:rsidRPr="00D674FE">
        <w:t xml:space="preserve"> </w:t>
      </w:r>
      <w:r w:rsidRPr="00D674FE">
        <w:rPr>
          <w:cs/>
        </w:rPr>
        <w:t>จัดการ</w:t>
      </w:r>
      <w:r w:rsidRPr="00D674FE">
        <w:t xml:space="preserve">, </w:t>
      </w:r>
      <w:r w:rsidRPr="00D674FE">
        <w:rPr>
          <w:cs/>
        </w:rPr>
        <w:t>อัปเดต และเรียกใช้เทมเพลตการตั้งค่าที่สร้างไว้ล่วงหน้าได้อย่างมีประสิทธิภาพ</w:t>
      </w:r>
      <w:r w:rsidR="00D674FE">
        <w:t xml:space="preserve"> </w:t>
      </w:r>
      <w:r w:rsidRPr="00CB1834">
        <w:rPr>
          <w:cs/>
        </w:rPr>
        <w:t>ส่วนหลักของหน้าจอประกอบด้วย</w:t>
      </w:r>
      <w:r w:rsidRPr="00CB1834">
        <w:t xml:space="preserve"> </w:t>
      </w:r>
      <w:r w:rsidRPr="00CB1834">
        <w:rPr>
          <w:cs/>
        </w:rPr>
        <w:t>ตารางแสดงรายการเทมเพลตที่มีอยู่</w:t>
      </w:r>
      <w:r w:rsidRPr="00CB1834">
        <w:t xml:space="preserve"> </w:t>
      </w:r>
      <w:r w:rsidRPr="00CB1834">
        <w:rPr>
          <w:cs/>
        </w:rPr>
        <w:t>ซึ่งมีข้อมูลสำคัญ ได้แก่</w:t>
      </w:r>
    </w:p>
    <w:p w14:paraId="5555E7D1" w14:textId="77777777" w:rsidR="00CB1834" w:rsidRPr="00CB1834" w:rsidRDefault="00CB1834" w:rsidP="00CB1834">
      <w:pPr>
        <w:pStyle w:val="Paragraph111"/>
        <w:numPr>
          <w:ilvl w:val="0"/>
          <w:numId w:val="41"/>
        </w:numPr>
      </w:pPr>
      <w:r w:rsidRPr="00CB1834">
        <w:t xml:space="preserve">Template Name – </w:t>
      </w:r>
      <w:r w:rsidRPr="00CB1834">
        <w:rPr>
          <w:cs/>
        </w:rPr>
        <w:t>ชื่อของเทมเพลตที่ใช้ตั้งค่าอุปกรณ์เครือข่าย</w:t>
      </w:r>
    </w:p>
    <w:p w14:paraId="5BAB0E99" w14:textId="77777777" w:rsidR="00CB1834" w:rsidRPr="00CB1834" w:rsidRDefault="00CB1834" w:rsidP="00CB1834">
      <w:pPr>
        <w:pStyle w:val="Paragraph111"/>
        <w:numPr>
          <w:ilvl w:val="0"/>
          <w:numId w:val="41"/>
        </w:numPr>
      </w:pPr>
      <w:r w:rsidRPr="00CB1834">
        <w:t xml:space="preserve">Description – </w:t>
      </w:r>
      <w:r w:rsidRPr="00CB1834">
        <w:rPr>
          <w:cs/>
        </w:rPr>
        <w:t>คำอธิบายเกี่ยวกับอุปกรณ์ที่ใช้เทมเพลต เช่น</w:t>
      </w:r>
      <w:r w:rsidRPr="00CB1834">
        <w:t xml:space="preserve"> Core-Switch </w:t>
      </w:r>
      <w:r w:rsidRPr="00CB1834">
        <w:rPr>
          <w:cs/>
        </w:rPr>
        <w:t xml:space="preserve">หรือ </w:t>
      </w:r>
      <w:r w:rsidRPr="00CB1834">
        <w:t>Access Switch</w:t>
      </w:r>
    </w:p>
    <w:p w14:paraId="4C5BDCF9" w14:textId="77777777" w:rsidR="00CB1834" w:rsidRPr="00CB1834" w:rsidRDefault="00CB1834" w:rsidP="00CB1834">
      <w:pPr>
        <w:pStyle w:val="Paragraph111"/>
        <w:numPr>
          <w:ilvl w:val="0"/>
          <w:numId w:val="41"/>
        </w:numPr>
      </w:pPr>
      <w:r w:rsidRPr="00CB1834">
        <w:t xml:space="preserve">Type – </w:t>
      </w:r>
      <w:r w:rsidRPr="00CB1834">
        <w:rPr>
          <w:cs/>
        </w:rPr>
        <w:t>ระบุประเภทของเทมเพลตที่ใช้กำหนดค่า เช่น</w:t>
      </w:r>
      <w:r w:rsidRPr="00CB1834">
        <w:t xml:space="preserve"> CLI (Command Line Interface)</w:t>
      </w:r>
    </w:p>
    <w:p w14:paraId="7B390AAE" w14:textId="77777777" w:rsidR="00CB1834" w:rsidRPr="00CB1834" w:rsidRDefault="00CB1834" w:rsidP="00CB1834">
      <w:pPr>
        <w:pStyle w:val="Paragraph111"/>
        <w:numPr>
          <w:ilvl w:val="0"/>
          <w:numId w:val="41"/>
        </w:numPr>
      </w:pPr>
      <w:r w:rsidRPr="00CB1834">
        <w:t xml:space="preserve">Last Updated – </w:t>
      </w:r>
      <w:r w:rsidRPr="00CB1834">
        <w:rPr>
          <w:cs/>
        </w:rPr>
        <w:t>วันที่และเวลาที่มีการอัปเดตเทมเพลตล่าสุด</w:t>
      </w:r>
    </w:p>
    <w:p w14:paraId="565BA753" w14:textId="77777777" w:rsidR="00CB1834" w:rsidRPr="00CB1834" w:rsidRDefault="00CB1834" w:rsidP="00CB1834">
      <w:pPr>
        <w:pStyle w:val="Paragraph111"/>
        <w:numPr>
          <w:ilvl w:val="0"/>
          <w:numId w:val="41"/>
        </w:numPr>
      </w:pPr>
      <w:r w:rsidRPr="00CB1834">
        <w:t xml:space="preserve">Action – </w:t>
      </w:r>
      <w:r w:rsidRPr="00CB1834">
        <w:rPr>
          <w:cs/>
        </w:rPr>
        <w:t>มีไอคอน</w:t>
      </w:r>
      <w:r w:rsidRPr="00CB1834">
        <w:t xml:space="preserve"> 3 </w:t>
      </w:r>
      <w:r w:rsidRPr="00CB1834">
        <w:rPr>
          <w:cs/>
        </w:rPr>
        <w:t>ตัว</w:t>
      </w:r>
      <w:r w:rsidRPr="00CB1834">
        <w:t xml:space="preserve"> </w:t>
      </w:r>
      <w:r w:rsidRPr="00CB1834">
        <w:rPr>
          <w:cs/>
        </w:rPr>
        <w:t>เพื่อให้ผู้ใช้สามารถจัดการเทมเพลตได้สะดวก</w:t>
      </w:r>
    </w:p>
    <w:p w14:paraId="64751A86" w14:textId="48A39A22"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View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ดูรายละเอียดของเทมเพลตการตั้งค่า</w:t>
      </w:r>
    </w:p>
    <w:p w14:paraId="7B876550" w14:textId="51501414" w:rsidR="00D674FE" w:rsidRPr="00D674FE" w:rsidRDefault="00D674FE" w:rsidP="00D674FE">
      <w:pPr>
        <w:pStyle w:val="ListParagraph"/>
        <w:numPr>
          <w:ilvl w:val="1"/>
          <w:numId w:val="41"/>
        </w:numPr>
        <w:spacing w:line="240" w:lineRule="auto"/>
        <w:rPr>
          <w:rFonts w:ascii="TH Sarabun New" w:eastAsia="Times New Roman" w:hAnsi="TH Sarabun New" w:cs="TH Sarabun New"/>
          <w:sz w:val="32"/>
          <w:szCs w:val="32"/>
        </w:rPr>
      </w:pPr>
      <w:r w:rsidRPr="00D674FE">
        <w:rPr>
          <w:rFonts w:ascii="TH Sarabun New" w:eastAsia="Times New Roman" w:hAnsi="TH Sarabun New" w:cs="TH Sarabun New"/>
          <w:sz w:val="32"/>
          <w:szCs w:val="32"/>
          <w:cs/>
        </w:rPr>
        <w:t xml:space="preserve">ปุ่ม </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Modify Template</w:t>
      </w:r>
      <w:r>
        <w:rPr>
          <w:rFonts w:ascii="TH Sarabun New" w:eastAsia="Times New Roman" w:hAnsi="TH Sarabun New" w:cs="TH Sarabun New"/>
          <w:sz w:val="32"/>
          <w:szCs w:val="32"/>
        </w:rPr>
        <w:t>”</w:t>
      </w:r>
      <w:r w:rsidRPr="00D674FE">
        <w:rPr>
          <w:rFonts w:ascii="TH Sarabun New" w:eastAsia="Times New Roman" w:hAnsi="TH Sarabun New" w:cs="TH Sarabun New"/>
          <w:sz w:val="32"/>
          <w:szCs w:val="32"/>
        </w:rPr>
        <w:t xml:space="preserve">  </w:t>
      </w:r>
      <w:r w:rsidRPr="00D674FE">
        <w:rPr>
          <w:rFonts w:ascii="TH Sarabun New" w:eastAsia="Times New Roman" w:hAnsi="TH Sarabun New" w:cs="TH Sarabun New"/>
          <w:sz w:val="32"/>
          <w:szCs w:val="32"/>
          <w:cs/>
        </w:rPr>
        <w:t>ใช้สำหรับแก้ไขและปรับปรุงค่าภายในเทมเพลต</w:t>
      </w:r>
    </w:p>
    <w:p w14:paraId="52E3925F" w14:textId="5598614C" w:rsidR="00D674FE" w:rsidRPr="00D674FE" w:rsidRDefault="00D674FE" w:rsidP="00D674FE">
      <w:pPr>
        <w:pStyle w:val="Paragraph111"/>
        <w:numPr>
          <w:ilvl w:val="1"/>
          <w:numId w:val="41"/>
        </w:numPr>
        <w:rPr>
          <w:rFonts w:hint="cs"/>
        </w:rPr>
      </w:pPr>
      <w:r w:rsidRPr="00D674FE">
        <w:rPr>
          <w:rFonts w:eastAsia="Times New Roman"/>
          <w:cs/>
        </w:rPr>
        <w:t xml:space="preserve">ปุ่ม </w:t>
      </w:r>
      <w:r>
        <w:rPr>
          <w:rFonts w:eastAsia="Times New Roman"/>
        </w:rPr>
        <w:t>“</w:t>
      </w:r>
      <w:r w:rsidRPr="00D674FE">
        <w:rPr>
          <w:rFonts w:eastAsia="Times New Roman"/>
        </w:rPr>
        <w:t>Delete Template</w:t>
      </w:r>
      <w:r>
        <w:rPr>
          <w:rFonts w:eastAsia="Times New Roman"/>
        </w:rPr>
        <w:t>”</w:t>
      </w:r>
      <w:r w:rsidRPr="00D674FE">
        <w:rPr>
          <w:rFonts w:eastAsia="Times New Roman"/>
        </w:rPr>
        <w:t xml:space="preserve"> </w:t>
      </w:r>
      <w:r w:rsidRPr="00D674FE">
        <w:rPr>
          <w:rFonts w:eastAsia="Times New Roman"/>
          <w:cs/>
        </w:rPr>
        <w:t>ใช้สำหรับลบเทมเพลตออกจากระบบ</w:t>
      </w:r>
    </w:p>
    <w:p w14:paraId="3D107519" w14:textId="22FB7442" w:rsidR="00CB1834" w:rsidRPr="00CB1834" w:rsidRDefault="00CB1834" w:rsidP="00D674FE">
      <w:pPr>
        <w:pStyle w:val="Paragraph111"/>
      </w:pPr>
      <w:r w:rsidRPr="00CB1834">
        <w:rPr>
          <w:cs/>
        </w:rPr>
        <w:t>ที่มุมขวาบนของหน้าจอมี</w:t>
      </w:r>
      <w:r w:rsidRPr="00CB1834">
        <w:t xml:space="preserve"> </w:t>
      </w:r>
      <w:r w:rsidRPr="00CB1834">
        <w:rPr>
          <w:cs/>
        </w:rPr>
        <w:t>ปุ่ม "</w:t>
      </w:r>
      <w:r w:rsidRPr="00CB1834">
        <w:t xml:space="preserve">Upload Template" </w:t>
      </w:r>
      <w:r w:rsidRPr="00CB1834">
        <w:rPr>
          <w:cs/>
        </w:rPr>
        <w:t>ซึ่งช่วยให้ผู้ใช้สามารถ</w:t>
      </w:r>
      <w:r w:rsidRPr="00CB1834">
        <w:t xml:space="preserve"> </w:t>
      </w:r>
      <w:r w:rsidRPr="00CB1834">
        <w:rPr>
          <w:cs/>
        </w:rPr>
        <w:t>อัปโหลดเทมเพลตใหม่</w:t>
      </w:r>
      <w:r w:rsidRPr="00CB1834">
        <w:t xml:space="preserve"> </w:t>
      </w:r>
      <w:r w:rsidRPr="00CB1834">
        <w:rPr>
          <w:cs/>
        </w:rPr>
        <w:t>เพื่อเพิ่มลงในระบบ</w:t>
      </w:r>
      <w:r w:rsidR="00D674FE">
        <w:t xml:space="preserve"> </w:t>
      </w:r>
      <w:r w:rsidRPr="00CB1834">
        <w:rPr>
          <w:cs/>
        </w:rPr>
        <w:t>อินเทอร์เฟซนี้ถูกออกแบบมาเพื่อ</w:t>
      </w:r>
      <w:r w:rsidRPr="00CB1834">
        <w:t xml:space="preserve"> </w:t>
      </w:r>
      <w:r w:rsidRPr="00CB1834">
        <w:rPr>
          <w:cs/>
        </w:rPr>
        <w:t>รองรับการจัดการเทมเพลตการตั้งค่าอุปกรณ์เครือข่ายได้อย่างเป็นระบบและมีประสิทธิภาพ</w:t>
      </w:r>
      <w:r w:rsidRPr="00CB1834">
        <w:t xml:space="preserve"> </w:t>
      </w:r>
      <w:r w:rsidRPr="00CB1834">
        <w:rPr>
          <w:cs/>
        </w:rPr>
        <w:t>ช่วยให้วิศวกรเครือข่ายสามารถ</w:t>
      </w:r>
      <w:r w:rsidRPr="00CB1834">
        <w:t xml:space="preserve"> </w:t>
      </w:r>
      <w:r w:rsidRPr="00CB1834">
        <w:rPr>
          <w:cs/>
        </w:rPr>
        <w:t>เรียกใช้</w:t>
      </w:r>
      <w:r w:rsidRPr="00CB1834">
        <w:t xml:space="preserve">, </w:t>
      </w:r>
      <w:r w:rsidRPr="00CB1834">
        <w:rPr>
          <w:cs/>
        </w:rPr>
        <w:lastRenderedPageBreak/>
        <w:t>อัปเดต หรือจัดการเทมเพลตได้อย่างสะดวก ลดความยุ่งยากในการกำหนดค่าอุปกรณ์แต่ละตัว และช่วยให้การบริหารเครือข่ายเป็นไปอย่างมีประสิทธิภาพและรวดเร็ว</w:t>
      </w:r>
    </w:p>
    <w:p w14:paraId="3D3F6102" w14:textId="3B69058B" w:rsidR="00CB1834" w:rsidRPr="00D674FE" w:rsidRDefault="00CB1834" w:rsidP="00D674FE">
      <w:pPr>
        <w:jc w:val="center"/>
        <w:rPr>
          <w:rFonts w:ascii="TH Sarabun New" w:hAnsi="TH Sarabun New" w:cs="TH Sarabun New"/>
          <w:sz w:val="32"/>
          <w:szCs w:val="32"/>
        </w:rPr>
      </w:pPr>
    </w:p>
    <w:p w14:paraId="3D282C11" w14:textId="77777777" w:rsidR="00D674FE" w:rsidRDefault="00D674FE" w:rsidP="00D674FE">
      <w:pPr>
        <w:keepNext/>
        <w:jc w:val="center"/>
      </w:pPr>
      <w:r w:rsidRPr="00D674FE">
        <w:rPr>
          <w:rFonts w:ascii="TH Sarabun New" w:hAnsi="TH Sarabun New" w:cs="TH Sarabun New"/>
          <w:sz w:val="32"/>
          <w:szCs w:val="32"/>
        </w:rPr>
        <w:drawing>
          <wp:inline distT="0" distB="0" distL="0" distR="0" wp14:anchorId="22D0F845" wp14:editId="1862EBD0">
            <wp:extent cx="4980562" cy="2349367"/>
            <wp:effectExtent l="19050" t="19050" r="10795" b="13335"/>
            <wp:docPr id="14196538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653896" name="Picture 1" descr="A screenshot of a computer&#10;&#10;AI-generated content may be incorrect."/>
                    <pic:cNvPicPr/>
                  </pic:nvPicPr>
                  <pic:blipFill>
                    <a:blip r:embed="rId37"/>
                    <a:stretch>
                      <a:fillRect/>
                    </a:stretch>
                  </pic:blipFill>
                  <pic:spPr>
                    <a:xfrm>
                      <a:off x="0" y="0"/>
                      <a:ext cx="4985106" cy="2351510"/>
                    </a:xfrm>
                    <a:prstGeom prst="rect">
                      <a:avLst/>
                    </a:prstGeom>
                    <a:ln w="19050">
                      <a:solidFill>
                        <a:schemeClr val="tx1"/>
                      </a:solidFill>
                    </a:ln>
                  </pic:spPr>
                </pic:pic>
              </a:graphicData>
            </a:graphic>
          </wp:inline>
        </w:drawing>
      </w:r>
    </w:p>
    <w:p w14:paraId="3B00D6C6" w14:textId="3B7828BD" w:rsidR="00067A21" w:rsidRPr="00D674FE" w:rsidRDefault="00D674FE" w:rsidP="00D674FE">
      <w:pPr>
        <w:pStyle w:val="Caption"/>
        <w:rPr>
          <w:rFonts w:hint="cs"/>
          <w:cs/>
        </w:rPr>
      </w:pPr>
      <w:r w:rsidRPr="00D674FE">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5</w:t>
      </w:r>
      <w:r w:rsidR="00127498">
        <w:rPr>
          <w:cs/>
        </w:rPr>
        <w:fldChar w:fldCharType="end"/>
      </w:r>
      <w:r>
        <w:t xml:space="preserve"> </w:t>
      </w:r>
      <w:r w:rsidRPr="00D674FE">
        <w:rPr>
          <w:bCs w:val="0"/>
          <w:cs/>
        </w:rPr>
        <w:t>หน้าจอการอัปโหลดเทมเพลต (</w:t>
      </w:r>
      <w:r w:rsidRPr="00D674FE">
        <w:rPr>
          <w:bCs w:val="0"/>
        </w:rPr>
        <w:t>Upload Template)</w:t>
      </w:r>
    </w:p>
    <w:p w14:paraId="00EE240A" w14:textId="5AF803DC" w:rsidR="00D674FE" w:rsidRDefault="00D674FE" w:rsidP="00D674FE">
      <w:pPr>
        <w:pStyle w:val="Heading3"/>
        <w:rPr>
          <w:rFonts w:eastAsia="TH SarabunPSK"/>
        </w:rPr>
      </w:pPr>
      <w:r w:rsidRPr="00D674FE">
        <w:rPr>
          <w:rFonts w:eastAsia="TH SarabunPSK" w:hint="cs"/>
          <w:cs/>
        </w:rPr>
        <w:t>หน้าจอการอัปโหลดเทมเพลต</w:t>
      </w:r>
      <w:r w:rsidRPr="00D674FE">
        <w:rPr>
          <w:rFonts w:eastAsia="TH SarabunPSK"/>
          <w:cs/>
        </w:rPr>
        <w:t xml:space="preserve"> (</w:t>
      </w:r>
      <w:r w:rsidRPr="00D674FE">
        <w:rPr>
          <w:rFonts w:eastAsia="TH SarabunPSK"/>
        </w:rPr>
        <w:t>Upload Template)</w:t>
      </w:r>
    </w:p>
    <w:p w14:paraId="0C54756B" w14:textId="77777777" w:rsidR="00705095" w:rsidRDefault="00D674FE" w:rsidP="00F7144F">
      <w:pPr>
        <w:pStyle w:val="Paragraph111"/>
      </w:pPr>
      <w:r w:rsidRPr="00F7144F">
        <w:rPr>
          <w:rFonts w:hint="cs"/>
          <w:cs/>
        </w:rPr>
        <w:t xml:space="preserve">จากภาพที่ </w:t>
      </w:r>
      <w:r w:rsidRPr="00F7144F">
        <w:t>3-</w:t>
      </w:r>
      <w:r w:rsidRPr="00F7144F">
        <w:rPr>
          <w:rFonts w:hint="cs"/>
          <w:cs/>
        </w:rPr>
        <w:t xml:space="preserve"> </w:t>
      </w:r>
      <w:r w:rsidR="00F7144F">
        <w:rPr>
          <w:rFonts w:hint="cs"/>
          <w:cs/>
        </w:rPr>
        <w:t>แ</w:t>
      </w:r>
      <w:r w:rsidR="00F7144F" w:rsidRPr="00F7144F">
        <w:rPr>
          <w:cs/>
        </w:rPr>
        <w:t>สดง</w:t>
      </w:r>
      <w:r w:rsidR="00F7144F" w:rsidRPr="00F7144F">
        <w:t xml:space="preserve"> </w:t>
      </w:r>
      <w:r w:rsidR="00F7144F" w:rsidRPr="00F7144F">
        <w:rPr>
          <w:cs/>
        </w:rPr>
        <w:t>หน้าจอการอัปโหลดเทมเพลต (</w:t>
      </w:r>
      <w:r w:rsidR="00F7144F" w:rsidRPr="00F7144F">
        <w:t xml:space="preserve">Upload Template) </w:t>
      </w:r>
      <w:r w:rsidR="00F7144F" w:rsidRPr="00F7144F">
        <w:rPr>
          <w:cs/>
        </w:rPr>
        <w:t>ซึ่งออกแบบมาเพื่อให้ผู้ใช้สามารถ</w:t>
      </w:r>
      <w:r w:rsidR="00F7144F" w:rsidRPr="00F7144F">
        <w:t xml:space="preserve"> </w:t>
      </w:r>
      <w:r w:rsidR="00F7144F" w:rsidRPr="00F7144F">
        <w:rPr>
          <w:cs/>
        </w:rPr>
        <w:t>นำเข้าเทมเพลตการตั้งค่าที่สร้างไว้ล่วงหน้า</w:t>
      </w:r>
      <w:r w:rsidR="00F7144F" w:rsidRPr="00F7144F">
        <w:t xml:space="preserve"> </w:t>
      </w:r>
      <w:r w:rsidR="00F7144F" w:rsidRPr="00F7144F">
        <w:rPr>
          <w:cs/>
        </w:rPr>
        <w:t xml:space="preserve">เพื่อใช้ในการตั้งค่าอุปกรณ์เครือข่าย </w:t>
      </w:r>
      <w:r w:rsidR="00F7144F" w:rsidRPr="00F7144F">
        <w:t xml:space="preserve">Cisco </w:t>
      </w:r>
      <w:r w:rsidR="00F7144F" w:rsidRPr="00F7144F">
        <w:rPr>
          <w:cs/>
        </w:rPr>
        <w:t>ได้อย่างสะดวก</w:t>
      </w:r>
      <w:r w:rsidR="00F7144F">
        <w:rPr>
          <w:rFonts w:hint="cs"/>
          <w:cs/>
        </w:rPr>
        <w:t xml:space="preserve"> </w:t>
      </w:r>
      <w:r w:rsidR="00F7144F" w:rsidRPr="00F7144F">
        <w:rPr>
          <w:cs/>
        </w:rPr>
        <w:t>หน้าจอนี้ประกอบด้วย</w:t>
      </w:r>
      <w:r w:rsidR="00F7144F" w:rsidRPr="00F7144F">
        <w:t xml:space="preserve"> </w:t>
      </w:r>
      <w:r w:rsidR="00F7144F" w:rsidRPr="00F7144F">
        <w:rPr>
          <w:cs/>
        </w:rPr>
        <w:t>ช่องแสดงโค้ดการตั้งค่าอุปกรณ์เครือข่าย</w:t>
      </w:r>
      <w:r w:rsidR="00F7144F" w:rsidRPr="00F7144F">
        <w:t xml:space="preserve"> </w:t>
      </w:r>
      <w:r w:rsidR="00F7144F" w:rsidRPr="00F7144F">
        <w:rPr>
          <w:cs/>
        </w:rPr>
        <w:t>ซึ่งผู้ใช้สามารถ</w:t>
      </w:r>
      <w:r w:rsidR="00F7144F" w:rsidRPr="00F7144F">
        <w:t xml:space="preserve"> </w:t>
      </w:r>
      <w:r w:rsidR="00F7144F" w:rsidRPr="00F7144F">
        <w:rPr>
          <w:cs/>
        </w:rPr>
        <w:t>พิมพ์ แก้ไข หรือวางโค้ดที่กำหนดค่าอุปกรณ์</w:t>
      </w:r>
      <w:r w:rsidR="00F7144F" w:rsidRPr="00F7144F">
        <w:t xml:space="preserve"> </w:t>
      </w:r>
      <w:r w:rsidR="00F7144F" w:rsidRPr="00F7144F">
        <w:rPr>
          <w:cs/>
        </w:rPr>
        <w:t>ได้โดยตรง เทมเพลตที่อัปโหลดจะอยู่ในรูปแบบ</w:t>
      </w:r>
      <w:r w:rsidR="00F7144F" w:rsidRPr="00F7144F">
        <w:t xml:space="preserve"> Command Line Interface (CLI) </w:t>
      </w:r>
      <w:r w:rsidR="00F7144F">
        <w:rPr>
          <w:rFonts w:hint="cs"/>
          <w:cs/>
        </w:rPr>
        <w:t xml:space="preserve"> </w:t>
      </w:r>
      <w:r w:rsidR="00F7144F" w:rsidRPr="00F7144F">
        <w:rPr>
          <w:cs/>
        </w:rPr>
        <w:t>ที่มุมบนของหน้าจอมี</w:t>
      </w:r>
      <w:r w:rsidR="00F7144F" w:rsidRPr="00F7144F">
        <w:t xml:space="preserve"> </w:t>
      </w:r>
      <w:r w:rsidR="00F7144F" w:rsidRPr="00F7144F">
        <w:rPr>
          <w:cs/>
        </w:rPr>
        <w:t>ปุ่ม "</w:t>
      </w:r>
      <w:r w:rsidR="00F7144F" w:rsidRPr="00F7144F">
        <w:t xml:space="preserve">Upload Template" </w:t>
      </w:r>
      <w:r w:rsidR="00F7144F" w:rsidRPr="00F7144F">
        <w:rPr>
          <w:cs/>
        </w:rPr>
        <w:t>ซึ่งช่วยให้ผู้ใช้สามารถ</w:t>
      </w:r>
      <w:r w:rsidR="00F7144F" w:rsidRPr="00F7144F">
        <w:t xml:space="preserve"> </w:t>
      </w:r>
      <w:r w:rsidR="00F7144F" w:rsidRPr="00F7144F">
        <w:rPr>
          <w:cs/>
        </w:rPr>
        <w:t>อัปโหลดเทมเพลตเข้าสู่ระบบ</w:t>
      </w:r>
      <w:r w:rsidR="00F7144F" w:rsidRPr="00F7144F">
        <w:t xml:space="preserve"> </w:t>
      </w:r>
      <w:r w:rsidR="00F7144F" w:rsidRPr="00F7144F">
        <w:rPr>
          <w:cs/>
        </w:rPr>
        <w:t>เพื่อใช้ในการตั้งค่าอุปกรณ์ในภายหลัง</w:t>
      </w:r>
    </w:p>
    <w:p w14:paraId="47A8A463" w14:textId="1F295075" w:rsidR="00F7144F" w:rsidRDefault="00F7144F" w:rsidP="00F7144F">
      <w:pPr>
        <w:pStyle w:val="Paragraph111"/>
      </w:pPr>
      <w:r w:rsidRPr="00F7144F">
        <w:rPr>
          <w:cs/>
        </w:rPr>
        <w:t>อินเทอร์เฟซนี้ได้รับการออกแบบให้</w:t>
      </w:r>
      <w:r w:rsidRPr="00F7144F">
        <w:t xml:space="preserve"> </w:t>
      </w:r>
      <w:r w:rsidRPr="00F7144F">
        <w:rPr>
          <w:cs/>
        </w:rPr>
        <w:t>รองรับการนำเข้าและจัดการเทมเพลตได้อย่างมีประสิทธิภาพ</w:t>
      </w:r>
      <w:r w:rsidRPr="00F7144F">
        <w:t xml:space="preserve"> </w:t>
      </w:r>
      <w:r w:rsidRPr="00F7144F">
        <w:rPr>
          <w:cs/>
        </w:rPr>
        <w:t>ทำให้สามารถ</w:t>
      </w:r>
      <w:r w:rsidRPr="00F7144F">
        <w:t xml:space="preserve"> </w:t>
      </w:r>
      <w:r w:rsidRPr="00F7144F">
        <w:rPr>
          <w:cs/>
        </w:rPr>
        <w:t>ลดข้อผิดพลาดในการตั้งค่า</w:t>
      </w:r>
      <w:r w:rsidRPr="00F7144F">
        <w:t xml:space="preserve">, </w:t>
      </w:r>
      <w:r w:rsidRPr="00F7144F">
        <w:rPr>
          <w:cs/>
        </w:rPr>
        <w:t>เพิ่มความสะดวกในการใช้งาน และช่วยให้การบริหารอุปกรณ์เครือข่ายเป็นไปอย่างรวดเร็วและเป็นระบบ</w:t>
      </w:r>
    </w:p>
    <w:p w14:paraId="05612BCB" w14:textId="77777777" w:rsidR="00F7144F" w:rsidRDefault="00F7144F" w:rsidP="00F7144F">
      <w:pPr>
        <w:pStyle w:val="Paragraph111"/>
      </w:pPr>
    </w:p>
    <w:p w14:paraId="3625F0B1" w14:textId="77777777" w:rsidR="00705095" w:rsidRDefault="00705095" w:rsidP="00705095">
      <w:pPr>
        <w:keepNext/>
        <w:jc w:val="center"/>
      </w:pPr>
      <w:r w:rsidRPr="00705095">
        <w:rPr>
          <w:rFonts w:ascii="TH Sarabun New" w:hAnsi="TH Sarabun New" w:cs="TH Sarabun New"/>
          <w:sz w:val="32"/>
          <w:szCs w:val="32"/>
        </w:rPr>
        <w:lastRenderedPageBreak/>
        <w:drawing>
          <wp:inline distT="0" distB="0" distL="0" distR="0" wp14:anchorId="6341DA76" wp14:editId="68676F46">
            <wp:extent cx="5126477" cy="2436712"/>
            <wp:effectExtent l="0" t="0" r="0" b="1905"/>
            <wp:docPr id="168647046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470464" name="Picture 1" descr="A screenshot of a computer&#10;&#10;AI-generated content may be incorrect."/>
                    <pic:cNvPicPr/>
                  </pic:nvPicPr>
                  <pic:blipFill>
                    <a:blip r:embed="rId38"/>
                    <a:stretch>
                      <a:fillRect/>
                    </a:stretch>
                  </pic:blipFill>
                  <pic:spPr>
                    <a:xfrm>
                      <a:off x="0" y="0"/>
                      <a:ext cx="5127180" cy="2437046"/>
                    </a:xfrm>
                    <a:prstGeom prst="rect">
                      <a:avLst/>
                    </a:prstGeom>
                  </pic:spPr>
                </pic:pic>
              </a:graphicData>
            </a:graphic>
          </wp:inline>
        </w:drawing>
      </w:r>
    </w:p>
    <w:p w14:paraId="6AD96896" w14:textId="2737F9AC" w:rsidR="00F7144F" w:rsidRDefault="00705095" w:rsidP="00705095">
      <w:pPr>
        <w:pStyle w:val="Caption"/>
      </w:pPr>
      <w:r w:rsidRPr="00050C95">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6</w:t>
      </w:r>
      <w:r w:rsidR="00127498">
        <w:rPr>
          <w:cs/>
        </w:rPr>
        <w:fldChar w:fldCharType="end"/>
      </w:r>
      <w:r w:rsidRPr="00050C95">
        <w:t xml:space="preserve"> </w:t>
      </w:r>
      <w:r w:rsidRPr="00050C95">
        <w:rPr>
          <w:b/>
          <w:bCs w:val="0"/>
          <w:cs/>
        </w:rPr>
        <w:t>หน้าจอ</w:t>
      </w:r>
      <w:r w:rsidRPr="00050C95">
        <w:rPr>
          <w:rFonts w:hint="cs"/>
          <w:b/>
          <w:bCs w:val="0"/>
          <w:cs/>
        </w:rPr>
        <w:t>การเข้าถึง</w:t>
      </w:r>
      <w:r w:rsidR="00050C95" w:rsidRPr="00050C95">
        <w:rPr>
          <w:rFonts w:hint="cs"/>
          <w:b/>
          <w:bCs w:val="0"/>
          <w:cs/>
        </w:rPr>
        <w:t>และ</w:t>
      </w:r>
      <w:r w:rsidRPr="00050C95">
        <w:rPr>
          <w:rFonts w:hint="cs"/>
          <w:b/>
          <w:bCs w:val="0"/>
          <w:cs/>
        </w:rPr>
        <w:t>สำรองข้อมูลของอุปกรณ์ (</w:t>
      </w:r>
      <w:r w:rsidRPr="00050C95">
        <w:t>Remote Access Back-up</w:t>
      </w:r>
      <w:r w:rsidRPr="00050C95">
        <w:rPr>
          <w:rFonts w:hint="cs"/>
          <w:b/>
          <w:bCs w:val="0"/>
          <w:cs/>
        </w:rPr>
        <w:t>)</w:t>
      </w:r>
    </w:p>
    <w:p w14:paraId="193672DC" w14:textId="1E40380D" w:rsidR="00050C95" w:rsidRPr="00050C95" w:rsidRDefault="00050C95" w:rsidP="00050C95">
      <w:pPr>
        <w:pStyle w:val="Heading3"/>
        <w:rPr>
          <w:rFonts w:hint="cs"/>
        </w:rPr>
      </w:pPr>
      <w:r w:rsidRPr="00050C95">
        <w:rPr>
          <w:cs/>
        </w:rPr>
        <w:t>หน้าจอ</w:t>
      </w:r>
      <w:r w:rsidRPr="00050C95">
        <w:rPr>
          <w:rFonts w:hint="cs"/>
          <w:cs/>
        </w:rPr>
        <w:t>การเข้าถึงและสำรองข้อมูลของอุปกรณ์ (</w:t>
      </w:r>
      <w:r w:rsidRPr="00050C95">
        <w:t>Remote Access Back-up</w:t>
      </w:r>
      <w:r w:rsidRPr="00050C95">
        <w:rPr>
          <w:rFonts w:hint="cs"/>
          <w:cs/>
        </w:rPr>
        <w:t>)</w:t>
      </w:r>
    </w:p>
    <w:p w14:paraId="163D26EA" w14:textId="77777777" w:rsidR="00050C95" w:rsidRDefault="00050C95" w:rsidP="00050C95">
      <w:pPr>
        <w:pStyle w:val="Paragraph111"/>
      </w:pPr>
      <w:r w:rsidRPr="00050C95">
        <w:rPr>
          <w:rFonts w:hint="cs"/>
          <w:cs/>
        </w:rPr>
        <w:t xml:space="preserve">จากภาพที่ </w:t>
      </w:r>
      <w:r w:rsidRPr="00050C95">
        <w:t xml:space="preserve">3- </w:t>
      </w:r>
      <w:r w:rsidRPr="00050C95">
        <w:rPr>
          <w:rFonts w:hint="cs"/>
          <w:cs/>
        </w:rPr>
        <w:t xml:space="preserve"> </w:t>
      </w:r>
      <w:r w:rsidRPr="00050C95">
        <w:rPr>
          <w:rFonts w:hint="cs"/>
          <w:cs/>
        </w:rPr>
        <w:t>หน้าจอการเข้าถึงและสำรองข้อมูลของอุปกรณ์</w:t>
      </w:r>
      <w:r w:rsidRPr="00050C95">
        <w:rPr>
          <w:cs/>
        </w:rPr>
        <w:t xml:space="preserve"> (</w:t>
      </w:r>
      <w:r w:rsidRPr="00050C95">
        <w:t>Remote Access Back-up)</w:t>
      </w:r>
      <w:r w:rsidRPr="00050C95">
        <w:rPr>
          <w:rFonts w:hint="cs"/>
          <w:cs/>
        </w:rPr>
        <w:t xml:space="preserve"> </w:t>
      </w:r>
      <w:r w:rsidRPr="00050C95">
        <w:rPr>
          <w:cs/>
        </w:rPr>
        <w:t>ซึ่งออกแบบมาเพื่อให้ผู้ใช้สามารถ</w:t>
      </w:r>
      <w:r w:rsidRPr="00050C95">
        <w:t xml:space="preserve"> </w:t>
      </w:r>
      <w:r w:rsidRPr="00050C95">
        <w:rPr>
          <w:cs/>
        </w:rPr>
        <w:t>เข้าถึงอุปกรณ์เครือข่ายจากระยะไกลและดำเนินการสำรองข้อมูล (</w:t>
      </w:r>
      <w:r w:rsidRPr="00050C95">
        <w:t xml:space="preserve">Back-up) </w:t>
      </w:r>
      <w:r w:rsidRPr="00050C95">
        <w:rPr>
          <w:cs/>
        </w:rPr>
        <w:t>ได้อย่างสะดวก</w:t>
      </w:r>
      <w:r>
        <w:rPr>
          <w:rFonts w:hint="cs"/>
          <w:cs/>
        </w:rPr>
        <w:t xml:space="preserve"> </w:t>
      </w:r>
    </w:p>
    <w:p w14:paraId="380FDD2E" w14:textId="615BB50A" w:rsidR="00050C95" w:rsidRPr="00050C95" w:rsidRDefault="00050C95" w:rsidP="00050C95">
      <w:pPr>
        <w:pStyle w:val="Paragraph111"/>
      </w:pPr>
      <w:r w:rsidRPr="00050C95">
        <w:rPr>
          <w:cs/>
        </w:rPr>
        <w:t>หน้าจอนี้ประกอบด้วย</w:t>
      </w:r>
      <w:r w:rsidRPr="00050C95">
        <w:t xml:space="preserve"> </w:t>
      </w:r>
      <w:r w:rsidRPr="00050C95">
        <w:rPr>
          <w:cs/>
        </w:rPr>
        <w:t xml:space="preserve">ตัวเลือก </w:t>
      </w:r>
      <w:r w:rsidRPr="00050C95">
        <w:t xml:space="preserve">Select Command </w:t>
      </w:r>
      <w:r w:rsidRPr="00050C95">
        <w:rPr>
          <w:cs/>
        </w:rPr>
        <w:t>ที่ให้ผู้ใช้สามารถเลือกคำสั่งที่ต้องการรันบนอุปกรณ์ เช่น</w:t>
      </w:r>
      <w:r w:rsidRPr="00050C95">
        <w:t xml:space="preserve"> "show run" </w:t>
      </w:r>
      <w:r w:rsidRPr="00050C95">
        <w:rPr>
          <w:cs/>
        </w:rPr>
        <w:t>เพื่อดึงค่าการตั้งค่าปัจจุบันของอุปกรณ์เครือข่าย</w:t>
      </w:r>
    </w:p>
    <w:p w14:paraId="53A507D9" w14:textId="77777777" w:rsidR="00050C95" w:rsidRDefault="00050C95" w:rsidP="00050C95">
      <w:pPr>
        <w:pStyle w:val="Paragraph111"/>
      </w:pPr>
      <w:r w:rsidRPr="00050C95">
        <w:rPr>
          <w:cs/>
        </w:rPr>
        <w:t>ด้านล่างเป็น</w:t>
      </w:r>
      <w:r w:rsidRPr="00050C95">
        <w:t xml:space="preserve"> </w:t>
      </w:r>
      <w:r w:rsidRPr="00050C95">
        <w:rPr>
          <w:cs/>
        </w:rPr>
        <w:t>ตารางแสดงรายการอุปกรณ์เครือข่าย</w:t>
      </w:r>
      <w:r w:rsidRPr="00050C95">
        <w:t xml:space="preserve"> </w:t>
      </w:r>
      <w:r w:rsidRPr="00050C95">
        <w:rPr>
          <w:cs/>
        </w:rPr>
        <w:t>ที่สามารถเลือกทำการสำรองข้อมูลได้ ซึ่งมีข้อมูลสำคัญดังนี้</w:t>
      </w:r>
    </w:p>
    <w:p w14:paraId="234449A0" w14:textId="62E38D3B" w:rsidR="00050C95" w:rsidRPr="00050C95" w:rsidRDefault="00050C95" w:rsidP="00050C95">
      <w:pPr>
        <w:pStyle w:val="Paragraph111"/>
        <w:numPr>
          <w:ilvl w:val="0"/>
          <w:numId w:val="43"/>
        </w:numPr>
        <w:rPr>
          <w:rFonts w:hint="cs"/>
        </w:rPr>
      </w:pPr>
      <w:r>
        <w:t>Checkbox</w:t>
      </w:r>
      <w:r w:rsidRPr="00050C95">
        <w:t xml:space="preserve"> – </w:t>
      </w:r>
      <w:r>
        <w:rPr>
          <w:rFonts w:hint="cs"/>
          <w:cs/>
        </w:rPr>
        <w:t xml:space="preserve">เลือกอุปกรณ์เพื่อสำหรับการเข้าถึงอุปกรณ์และดึง </w:t>
      </w:r>
      <w:r>
        <w:t>Back-up Configuration</w:t>
      </w:r>
    </w:p>
    <w:p w14:paraId="7D2AFD60" w14:textId="77777777" w:rsidR="00050C95" w:rsidRPr="00050C95" w:rsidRDefault="00050C95" w:rsidP="00050C95">
      <w:pPr>
        <w:pStyle w:val="Paragraph111"/>
        <w:numPr>
          <w:ilvl w:val="0"/>
          <w:numId w:val="43"/>
        </w:numPr>
      </w:pPr>
      <w:r w:rsidRPr="00050C95">
        <w:t xml:space="preserve">Model – </w:t>
      </w:r>
      <w:r w:rsidRPr="00050C95">
        <w:rPr>
          <w:cs/>
        </w:rPr>
        <w:t>รุ่นของอุปกรณ์เครือข่าย</w:t>
      </w:r>
    </w:p>
    <w:p w14:paraId="75473B24" w14:textId="77777777" w:rsidR="00050C95" w:rsidRPr="00050C95" w:rsidRDefault="00050C95" w:rsidP="00050C95">
      <w:pPr>
        <w:pStyle w:val="Paragraph111"/>
        <w:numPr>
          <w:ilvl w:val="0"/>
          <w:numId w:val="43"/>
        </w:numPr>
      </w:pPr>
      <w:r w:rsidRPr="00050C95">
        <w:t xml:space="preserve">Serial No./Token – </w:t>
      </w:r>
      <w:r w:rsidRPr="00050C95">
        <w:rPr>
          <w:cs/>
        </w:rPr>
        <w:t>หมายเลขซีเรียลหรือโทเค็นของอุปกรณ์</w:t>
      </w:r>
    </w:p>
    <w:p w14:paraId="48B4CA3D" w14:textId="77777777" w:rsidR="00050C95" w:rsidRPr="00050C95" w:rsidRDefault="00050C95" w:rsidP="00050C95">
      <w:pPr>
        <w:pStyle w:val="Paragraph111"/>
        <w:numPr>
          <w:ilvl w:val="0"/>
          <w:numId w:val="43"/>
        </w:numPr>
      </w:pPr>
      <w:r w:rsidRPr="00050C95">
        <w:t xml:space="preserve">IP Address – </w:t>
      </w:r>
      <w:r w:rsidRPr="00050C95">
        <w:rPr>
          <w:cs/>
        </w:rPr>
        <w:t xml:space="preserve">ที่อยู่ </w:t>
      </w:r>
      <w:r w:rsidRPr="00050C95">
        <w:t xml:space="preserve">IP </w:t>
      </w:r>
      <w:r w:rsidRPr="00050C95">
        <w:rPr>
          <w:cs/>
        </w:rPr>
        <w:t>ของอุปกรณ์ที่สามารถเข้าถึงผ่านเครือข่าย</w:t>
      </w:r>
    </w:p>
    <w:p w14:paraId="5ABF713B" w14:textId="77777777" w:rsidR="00050C95" w:rsidRPr="00050C95" w:rsidRDefault="00050C95" w:rsidP="00050C95">
      <w:pPr>
        <w:pStyle w:val="Paragraph111"/>
        <w:numPr>
          <w:ilvl w:val="0"/>
          <w:numId w:val="43"/>
        </w:numPr>
      </w:pPr>
      <w:r w:rsidRPr="00050C95">
        <w:t xml:space="preserve">Hostname – </w:t>
      </w:r>
      <w:r w:rsidRPr="00050C95">
        <w:rPr>
          <w:cs/>
        </w:rPr>
        <w:t>ชื่อโฮสต์ของอุปกรณ์</w:t>
      </w:r>
    </w:p>
    <w:p w14:paraId="7D67D3EC" w14:textId="77777777" w:rsidR="00050C95" w:rsidRPr="00050C95" w:rsidRDefault="00050C95" w:rsidP="00050C95">
      <w:pPr>
        <w:pStyle w:val="Paragraph111"/>
      </w:pPr>
      <w:r w:rsidRPr="00050C95">
        <w:rPr>
          <w:cs/>
        </w:rPr>
        <w:t>ผู้ใช้สามารถ</w:t>
      </w:r>
      <w:r w:rsidRPr="00050C95">
        <w:t xml:space="preserve"> </w:t>
      </w:r>
      <w:r w:rsidRPr="00050C95">
        <w:rPr>
          <w:cs/>
        </w:rPr>
        <w:t>เลือกอุปกรณ์ที่ต้องการสำรองข้อมูล</w:t>
      </w:r>
      <w:r w:rsidRPr="00050C95">
        <w:t xml:space="preserve"> </w:t>
      </w:r>
      <w:r w:rsidRPr="00050C95">
        <w:rPr>
          <w:cs/>
        </w:rPr>
        <w:t>โดยทำเครื่องหมายที่ช่องสี่เหลี่ยมด้านหน้าแต่ละรายการ จากนั้นคลิกปุ่ม</w:t>
      </w:r>
      <w:r w:rsidRPr="00050C95">
        <w:t xml:space="preserve"> "Apply Remote Access Back-up" </w:t>
      </w:r>
      <w:r w:rsidRPr="00050C95">
        <w:rPr>
          <w:cs/>
        </w:rPr>
        <w:t>เพื่อดำเนินการ</w:t>
      </w:r>
    </w:p>
    <w:p w14:paraId="133A0FBB" w14:textId="77777777" w:rsidR="00050C95" w:rsidRDefault="00050C95" w:rsidP="00050C95">
      <w:pPr>
        <w:pStyle w:val="Paragraph111"/>
      </w:pPr>
      <w:r w:rsidRPr="00050C95">
        <w:rPr>
          <w:cs/>
        </w:rPr>
        <w:t>อินเทอร์เฟซนี้ถูกออกแบบให้</w:t>
      </w:r>
      <w:r w:rsidRPr="00050C95">
        <w:t xml:space="preserve"> </w:t>
      </w:r>
      <w:r w:rsidRPr="00050C95">
        <w:rPr>
          <w:cs/>
        </w:rPr>
        <w:t>รองรับการเข้าถึงอุปกรณ์เครือข่ายระยะไกลเพื่อดำเนินการสำรองข้อมูลได้อย่างมีประสิทธิภาพ</w:t>
      </w:r>
      <w:r w:rsidRPr="00050C95">
        <w:t xml:space="preserve"> </w:t>
      </w:r>
      <w:r w:rsidRPr="00050C95">
        <w:rPr>
          <w:cs/>
        </w:rPr>
        <w:t>ช่วยให้วิศวกรเครือข่ายสามารถ</w:t>
      </w:r>
      <w:r w:rsidRPr="00050C95">
        <w:t xml:space="preserve"> </w:t>
      </w:r>
      <w:r w:rsidRPr="00050C95">
        <w:rPr>
          <w:cs/>
        </w:rPr>
        <w:t>ดึงข้อมูลการตั้งค่า</w:t>
      </w:r>
      <w:r w:rsidRPr="00050C95">
        <w:t xml:space="preserve">, </w:t>
      </w:r>
      <w:r w:rsidRPr="00050C95">
        <w:rPr>
          <w:cs/>
        </w:rPr>
        <w:t>ตรวจสอบสถานะ และสำรองค่าคอนฟิกของอุปกรณ์ต่าง ๆ ได้อย่างง่ายดายและเป็นระบบ</w:t>
      </w:r>
    </w:p>
    <w:p w14:paraId="7F53EA5B" w14:textId="77777777" w:rsidR="00B05A4D" w:rsidRPr="00050C95" w:rsidRDefault="00B05A4D" w:rsidP="00B05A4D">
      <w:pPr>
        <w:pStyle w:val="Paragraph111"/>
        <w:ind w:firstLine="0"/>
      </w:pPr>
    </w:p>
    <w:p w14:paraId="7BAC71CA" w14:textId="77777777" w:rsidR="00B05A4D" w:rsidRDefault="00B05A4D" w:rsidP="00B05A4D">
      <w:pPr>
        <w:pStyle w:val="Paragraph111"/>
        <w:keepNext/>
        <w:ind w:firstLine="0"/>
        <w:jc w:val="center"/>
      </w:pPr>
      <w:r w:rsidRPr="00B05A4D">
        <w:lastRenderedPageBreak/>
        <w:drawing>
          <wp:inline distT="0" distB="0" distL="0" distR="0" wp14:anchorId="219DAFDE" wp14:editId="3101B6B9">
            <wp:extent cx="4795736" cy="2269112"/>
            <wp:effectExtent l="19050" t="19050" r="24130" b="17145"/>
            <wp:docPr id="20588688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868869" name="Picture 1" descr="A screenshot of a computer&#10;&#10;AI-generated content may be incorrect."/>
                    <pic:cNvPicPr/>
                  </pic:nvPicPr>
                  <pic:blipFill>
                    <a:blip r:embed="rId39"/>
                    <a:stretch>
                      <a:fillRect/>
                    </a:stretch>
                  </pic:blipFill>
                  <pic:spPr>
                    <a:xfrm>
                      <a:off x="0" y="0"/>
                      <a:ext cx="4804096" cy="2273067"/>
                    </a:xfrm>
                    <a:prstGeom prst="rect">
                      <a:avLst/>
                    </a:prstGeom>
                    <a:ln w="19050">
                      <a:solidFill>
                        <a:schemeClr val="tx1"/>
                      </a:solidFill>
                    </a:ln>
                  </pic:spPr>
                </pic:pic>
              </a:graphicData>
            </a:graphic>
          </wp:inline>
        </w:drawing>
      </w:r>
    </w:p>
    <w:p w14:paraId="104CBE66" w14:textId="2A367454" w:rsidR="00D674FE" w:rsidRPr="00050C95" w:rsidRDefault="00B05A4D" w:rsidP="00B05A4D">
      <w:pPr>
        <w:pStyle w:val="Caption"/>
        <w:rPr>
          <w:rFonts w:hint="cs"/>
          <w:cs/>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7</w:t>
      </w:r>
      <w:r w:rsidR="00127498">
        <w:rPr>
          <w:cs/>
        </w:rPr>
        <w:fldChar w:fldCharType="end"/>
      </w:r>
      <w:r>
        <w:t xml:space="preserve"> </w:t>
      </w:r>
      <w:r w:rsidRPr="00B05A4D">
        <w:rPr>
          <w:b/>
          <w:bCs w:val="0"/>
          <w:cs/>
        </w:rPr>
        <w:t>หน้าจอบันทึกประวัติ</w:t>
      </w:r>
      <w:r>
        <w:rPr>
          <w:b/>
          <w:bCs w:val="0"/>
        </w:rPr>
        <w:t xml:space="preserve"> </w:t>
      </w:r>
      <w:r w:rsidRPr="00B05A4D">
        <w:t>Deployment</w:t>
      </w:r>
      <w:r w:rsidRPr="00B05A4D">
        <w:rPr>
          <w:cs/>
        </w:rPr>
        <w:t xml:space="preserve"> (</w:t>
      </w:r>
      <w:r w:rsidRPr="00B05A4D">
        <w:t>Logging History Deployment)</w:t>
      </w:r>
    </w:p>
    <w:p w14:paraId="07507D2C" w14:textId="00C6D3C7" w:rsidR="00067A21" w:rsidRDefault="00B05A4D" w:rsidP="00B05A4D">
      <w:pPr>
        <w:pStyle w:val="Heading3"/>
      </w:pPr>
      <w:r w:rsidRPr="00B05A4D">
        <w:rPr>
          <w:rFonts w:hint="cs"/>
          <w:cs/>
        </w:rPr>
        <w:t>หน้าจอบันทึกประวัติ</w:t>
      </w:r>
      <w:r w:rsidRPr="00B05A4D">
        <w:rPr>
          <w:cs/>
        </w:rPr>
        <w:t xml:space="preserve"> </w:t>
      </w:r>
      <w:r w:rsidRPr="00B05A4D">
        <w:t>Deployment (Logging History Deployment)</w:t>
      </w:r>
    </w:p>
    <w:p w14:paraId="3E07FBC5" w14:textId="77777777" w:rsidR="00B05A4D" w:rsidRPr="00B05A4D" w:rsidRDefault="00B05A4D" w:rsidP="00B05A4D">
      <w:pPr>
        <w:pStyle w:val="Paragraph111"/>
      </w:pPr>
      <w:r w:rsidRPr="00B05A4D">
        <w:rPr>
          <w:rFonts w:hint="cs"/>
          <w:cs/>
        </w:rPr>
        <w:t xml:space="preserve">จากภาพที่ </w:t>
      </w:r>
      <w:r w:rsidRPr="00B05A4D">
        <w:t xml:space="preserve">3-  </w:t>
      </w:r>
      <w:r w:rsidRPr="00B05A4D">
        <w:rPr>
          <w:cs/>
        </w:rPr>
        <w:t>หน้าจอบันทึกประวัติ</w:t>
      </w:r>
      <w:r w:rsidRPr="00B05A4D">
        <w:t xml:space="preserve"> Deployment</w:t>
      </w:r>
      <w:r w:rsidRPr="00B05A4D">
        <w:rPr>
          <w:cs/>
        </w:rPr>
        <w:t xml:space="preserve"> (</w:t>
      </w:r>
      <w:r w:rsidRPr="00B05A4D">
        <w:t>Logging History Deployment)</w:t>
      </w:r>
      <w:r w:rsidRPr="00B05A4D">
        <w:rPr>
          <w:rFonts w:hint="cs"/>
          <w:cs/>
        </w:rPr>
        <w:t xml:space="preserve"> </w:t>
      </w:r>
      <w:r w:rsidRPr="00B05A4D">
        <w:rPr>
          <w:cs/>
        </w:rPr>
        <w:t>ภายในระบบ</w:t>
      </w:r>
      <w:r w:rsidRPr="00B05A4D">
        <w:t xml:space="preserve"> Cisco Automation </w:t>
      </w:r>
      <w:r w:rsidRPr="00B05A4D">
        <w:rPr>
          <w:cs/>
        </w:rPr>
        <w:t>ซึ่งออกแบบมาเพื่อให้ผู้ใช้สามารถ</w:t>
      </w:r>
      <w:r w:rsidRPr="00B05A4D">
        <w:t xml:space="preserve"> </w:t>
      </w:r>
      <w:r w:rsidRPr="00B05A4D">
        <w:rPr>
          <w:cs/>
        </w:rPr>
        <w:t>ตรวจสอบประวัติการนำเทมเพลตไปใช้กับอุปกรณ์เครือข่าย</w:t>
      </w:r>
      <w:r w:rsidRPr="00B05A4D">
        <w:t xml:space="preserve"> </w:t>
      </w:r>
      <w:r w:rsidRPr="00B05A4D">
        <w:rPr>
          <w:cs/>
        </w:rPr>
        <w:t>ได้อย่างเป็นระบบ</w:t>
      </w:r>
    </w:p>
    <w:p w14:paraId="53528198" w14:textId="77777777" w:rsidR="00B05A4D" w:rsidRPr="00B05A4D" w:rsidRDefault="00B05A4D" w:rsidP="00B05A4D">
      <w:pPr>
        <w:pStyle w:val="Paragraph111"/>
      </w:pPr>
      <w:r w:rsidRPr="00B05A4D">
        <w:rPr>
          <w:cs/>
        </w:rPr>
        <w:t>หน้าจอนี้ประกอบด้วย</w:t>
      </w:r>
      <w:r w:rsidRPr="00B05A4D">
        <w:t xml:space="preserve"> </w:t>
      </w:r>
      <w:r w:rsidRPr="00B05A4D">
        <w:rPr>
          <w:cs/>
        </w:rPr>
        <w:t>ตารางแสดงประวัติการติดตั้งเทมเพลต</w:t>
      </w:r>
      <w:r w:rsidRPr="00B05A4D">
        <w:t xml:space="preserve"> </w:t>
      </w:r>
      <w:r w:rsidRPr="00B05A4D">
        <w:rPr>
          <w:cs/>
        </w:rPr>
        <w:t>ซึ่งมีข้อมูลสำคัญ ได้แก่</w:t>
      </w:r>
    </w:p>
    <w:p w14:paraId="1F427392" w14:textId="77777777" w:rsidR="00B05A4D" w:rsidRPr="00B05A4D" w:rsidRDefault="00B05A4D" w:rsidP="00B05A4D">
      <w:pPr>
        <w:pStyle w:val="Paragraph111"/>
        <w:numPr>
          <w:ilvl w:val="0"/>
          <w:numId w:val="44"/>
        </w:numPr>
      </w:pPr>
      <w:r w:rsidRPr="00B05A4D">
        <w:t xml:space="preserve">Date – </w:t>
      </w:r>
      <w:r w:rsidRPr="00B05A4D">
        <w:rPr>
          <w:cs/>
        </w:rPr>
        <w:t>วันที่และเวลาที่ดำเนินการติดตั้งเทมเพลต</w:t>
      </w:r>
    </w:p>
    <w:p w14:paraId="5358693A" w14:textId="77777777" w:rsidR="00B05A4D" w:rsidRPr="00B05A4D" w:rsidRDefault="00B05A4D" w:rsidP="00B05A4D">
      <w:pPr>
        <w:pStyle w:val="Paragraph111"/>
        <w:numPr>
          <w:ilvl w:val="0"/>
          <w:numId w:val="44"/>
        </w:numPr>
      </w:pPr>
      <w:r w:rsidRPr="00B05A4D">
        <w:t xml:space="preserve">Device Name – </w:t>
      </w:r>
      <w:r w:rsidRPr="00B05A4D">
        <w:rPr>
          <w:cs/>
        </w:rPr>
        <w:t>ชื่อของอุปกรณ์เครือข่ายที่ได้รับการตั้งค่า</w:t>
      </w:r>
    </w:p>
    <w:p w14:paraId="01C9B0F6" w14:textId="77777777" w:rsidR="00B05A4D" w:rsidRPr="00B05A4D" w:rsidRDefault="00B05A4D" w:rsidP="00B05A4D">
      <w:pPr>
        <w:pStyle w:val="Paragraph111"/>
        <w:numPr>
          <w:ilvl w:val="0"/>
          <w:numId w:val="44"/>
        </w:numPr>
      </w:pPr>
      <w:r w:rsidRPr="00B05A4D">
        <w:t xml:space="preserve">IP Address – </w:t>
      </w:r>
      <w:r w:rsidRPr="00B05A4D">
        <w:rPr>
          <w:cs/>
        </w:rPr>
        <w:t xml:space="preserve">ที่อยู่ </w:t>
      </w:r>
      <w:r w:rsidRPr="00B05A4D">
        <w:t xml:space="preserve">IP </w:t>
      </w:r>
      <w:r w:rsidRPr="00B05A4D">
        <w:rPr>
          <w:cs/>
        </w:rPr>
        <w:t>ของอุปกรณ์</w:t>
      </w:r>
    </w:p>
    <w:p w14:paraId="31968D82" w14:textId="77777777" w:rsidR="00B05A4D" w:rsidRPr="00B05A4D" w:rsidRDefault="00B05A4D" w:rsidP="00B05A4D">
      <w:pPr>
        <w:pStyle w:val="Paragraph111"/>
        <w:numPr>
          <w:ilvl w:val="0"/>
          <w:numId w:val="44"/>
        </w:numPr>
      </w:pPr>
      <w:r w:rsidRPr="00B05A4D">
        <w:t xml:space="preserve">Deployed Template Name – </w:t>
      </w:r>
      <w:r w:rsidRPr="00B05A4D">
        <w:rPr>
          <w:cs/>
        </w:rPr>
        <w:t>ชื่อเทมเพลตที่ใช้ในการกำหนดค่า</w:t>
      </w:r>
    </w:p>
    <w:p w14:paraId="77BF7A49" w14:textId="3B29775C" w:rsidR="00B05A4D" w:rsidRPr="00B05A4D" w:rsidRDefault="00B05A4D" w:rsidP="00B05A4D">
      <w:pPr>
        <w:pStyle w:val="Paragraph111"/>
        <w:numPr>
          <w:ilvl w:val="0"/>
          <w:numId w:val="44"/>
        </w:numPr>
      </w:pPr>
      <w:r w:rsidRPr="00B05A4D">
        <w:t xml:space="preserve">Description – </w:t>
      </w:r>
      <w:r w:rsidRPr="00B05A4D">
        <w:rPr>
          <w:cs/>
        </w:rPr>
        <w:t>คำอธิบายเกี่ยวกับประเภทของอุปกรณ์ เช่น</w:t>
      </w:r>
      <w:r w:rsidRPr="00B05A4D">
        <w:t xml:space="preserve"> </w:t>
      </w:r>
      <w:r>
        <w:t>ASW</w:t>
      </w:r>
      <w:r w:rsidRPr="00B05A4D">
        <w:t xml:space="preserve"> by John</w:t>
      </w:r>
    </w:p>
    <w:p w14:paraId="07C32CFF" w14:textId="6904516E" w:rsidR="00B05A4D" w:rsidRPr="00B05A4D" w:rsidRDefault="00B05A4D" w:rsidP="00B05A4D">
      <w:pPr>
        <w:pStyle w:val="Paragraph111"/>
        <w:numPr>
          <w:ilvl w:val="0"/>
          <w:numId w:val="44"/>
        </w:numPr>
      </w:pPr>
      <w:r w:rsidRPr="00B05A4D">
        <w:t xml:space="preserve">Action – </w:t>
      </w:r>
      <w:r>
        <w:rPr>
          <w:rFonts w:hint="cs"/>
          <w:cs/>
        </w:rPr>
        <w:t>มีปุ่ม</w:t>
      </w:r>
      <w:r>
        <w:t xml:space="preserve"> View Logging</w:t>
      </w:r>
      <w:r w:rsidRPr="00B05A4D">
        <w:rPr>
          <w:cs/>
        </w:rPr>
        <w:t xml:space="preserve"> </w:t>
      </w:r>
      <w:r w:rsidRPr="00B05A4D">
        <w:rPr>
          <w:rFonts w:hint="cs"/>
          <w:cs/>
        </w:rPr>
        <w:t>สำหรับดูรายละเอียดของ</w:t>
      </w:r>
      <w:r>
        <w:rPr>
          <w:rFonts w:hint="cs"/>
          <w:cs/>
        </w:rPr>
        <w:t xml:space="preserve">หลังจากที่ </w:t>
      </w:r>
      <w:r>
        <w:t>Deploy</w:t>
      </w:r>
      <w:r>
        <w:rPr>
          <w:rFonts w:hint="cs"/>
          <w:cs/>
        </w:rPr>
        <w:t xml:space="preserve"> ไปยังอุปกรณ์เครือข่าย</w:t>
      </w:r>
    </w:p>
    <w:p w14:paraId="65A1EA75" w14:textId="77777777" w:rsidR="00B05A4D" w:rsidRPr="00B05A4D" w:rsidRDefault="00B05A4D" w:rsidP="00B05A4D">
      <w:pPr>
        <w:pStyle w:val="Paragraph111"/>
      </w:pPr>
      <w:r w:rsidRPr="00B05A4D">
        <w:rPr>
          <w:cs/>
        </w:rPr>
        <w:t>อินเทอร์เฟซนี้ช่วยให้ผู้ใช้สามารถ</w:t>
      </w:r>
      <w:r w:rsidRPr="00B05A4D">
        <w:t xml:space="preserve"> </w:t>
      </w:r>
      <w:r w:rsidRPr="00B05A4D">
        <w:rPr>
          <w:cs/>
        </w:rPr>
        <w:t>ติดตามประวัติการตั้งค่าอุปกรณ์</w:t>
      </w:r>
      <w:r w:rsidRPr="00B05A4D">
        <w:t xml:space="preserve">, </w:t>
      </w:r>
      <w:r w:rsidRPr="00B05A4D">
        <w:rPr>
          <w:cs/>
        </w:rPr>
        <w:t>ตรวจสอบการทำงานย้อนหลัง และวิเคราะห์ปัญหาที่อาจเกิดขึ้น</w:t>
      </w:r>
      <w:r w:rsidRPr="00B05A4D">
        <w:t xml:space="preserve"> </w:t>
      </w:r>
      <w:r w:rsidRPr="00B05A4D">
        <w:rPr>
          <w:cs/>
        </w:rPr>
        <w:t>ได้อย่างมีประสิทธิภาพ</w:t>
      </w:r>
      <w:r w:rsidRPr="00B05A4D">
        <w:t xml:space="preserve"> </w:t>
      </w:r>
      <w:r w:rsidRPr="00B05A4D">
        <w:rPr>
          <w:cs/>
        </w:rPr>
        <w:t>ลดข้อผิดพลาดในการจัดการเครือข่าย</w:t>
      </w:r>
      <w:r w:rsidRPr="00B05A4D">
        <w:t xml:space="preserve"> </w:t>
      </w:r>
      <w:r w:rsidRPr="00B05A4D">
        <w:rPr>
          <w:cs/>
        </w:rPr>
        <w:t>และช่วยให้การดูแลระบบเครือข่ายเป็นไปอย่างราบรื่น</w:t>
      </w:r>
    </w:p>
    <w:p w14:paraId="198B7248" w14:textId="0FAC70B6" w:rsidR="00B05A4D" w:rsidRDefault="00B05A4D" w:rsidP="00B05A4D">
      <w:pPr>
        <w:pStyle w:val="Paragraph111"/>
      </w:pPr>
    </w:p>
    <w:p w14:paraId="29D47ECA" w14:textId="77777777" w:rsidR="00B05A4D" w:rsidRDefault="00B05A4D" w:rsidP="00B05A4D">
      <w:pPr>
        <w:keepNext/>
        <w:jc w:val="center"/>
      </w:pPr>
      <w:r w:rsidRPr="00B05A4D">
        <w:rPr>
          <w:cs/>
        </w:rPr>
        <w:lastRenderedPageBreak/>
        <w:drawing>
          <wp:inline distT="0" distB="0" distL="0" distR="0" wp14:anchorId="60CF8E1A" wp14:editId="03661151">
            <wp:extent cx="4455268" cy="2095145"/>
            <wp:effectExtent l="0" t="0" r="2540" b="635"/>
            <wp:docPr id="148515449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154497" name="Picture 1" descr="A screenshot of a computer&#10;&#10;AI-generated content may be incorrect."/>
                    <pic:cNvPicPr/>
                  </pic:nvPicPr>
                  <pic:blipFill>
                    <a:blip r:embed="rId40"/>
                    <a:stretch>
                      <a:fillRect/>
                    </a:stretch>
                  </pic:blipFill>
                  <pic:spPr>
                    <a:xfrm>
                      <a:off x="0" y="0"/>
                      <a:ext cx="4464251" cy="2099370"/>
                    </a:xfrm>
                    <a:prstGeom prst="rect">
                      <a:avLst/>
                    </a:prstGeom>
                  </pic:spPr>
                </pic:pic>
              </a:graphicData>
            </a:graphic>
          </wp:inline>
        </w:drawing>
      </w:r>
    </w:p>
    <w:p w14:paraId="66A1561A" w14:textId="5DCBA103" w:rsidR="00B05A4D" w:rsidRPr="00B05A4D" w:rsidRDefault="00B05A4D" w:rsidP="00B05A4D">
      <w:pPr>
        <w:pStyle w:val="Caption"/>
        <w:rPr>
          <w:cs/>
        </w:rPr>
      </w:pPr>
      <w:r w:rsidRPr="00B05A4D">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8</w:t>
      </w:r>
      <w:r w:rsidR="00127498">
        <w:rPr>
          <w:cs/>
        </w:rPr>
        <w:fldChar w:fldCharType="end"/>
      </w:r>
      <w:r>
        <w:rPr>
          <w:rFonts w:hint="cs"/>
          <w:cs/>
        </w:rPr>
        <w:t xml:space="preserve"> </w:t>
      </w:r>
      <w:r w:rsidRPr="00B05A4D">
        <w:rPr>
          <w:b/>
          <w:bCs w:val="0"/>
          <w:cs/>
        </w:rPr>
        <w:t>หน้าจอการอัปเดตเฟิร์มแวร์ (</w:t>
      </w:r>
      <w:r w:rsidRPr="00B05A4D">
        <w:t>Update Firmware)</w:t>
      </w:r>
      <w:r>
        <w:rPr>
          <w:rFonts w:hint="cs"/>
          <w:cs/>
        </w:rPr>
        <w:t xml:space="preserve"> </w:t>
      </w:r>
    </w:p>
    <w:p w14:paraId="18A37FFD" w14:textId="45CBBF8C" w:rsidR="009E3426" w:rsidRDefault="00B05A4D" w:rsidP="00B05A4D">
      <w:pPr>
        <w:pStyle w:val="Heading3"/>
      </w:pPr>
      <w:r w:rsidRPr="00B05A4D">
        <w:rPr>
          <w:cs/>
        </w:rPr>
        <w:t>หน้าจอการอัปเดตเฟิร์มแวร์ (</w:t>
      </w:r>
      <w:r w:rsidRPr="00B05A4D">
        <w:t>Update Firmware)</w:t>
      </w:r>
    </w:p>
    <w:p w14:paraId="485F2164" w14:textId="77777777" w:rsidR="004B742B" w:rsidRPr="004B742B" w:rsidRDefault="004B742B" w:rsidP="004B742B">
      <w:pPr>
        <w:pStyle w:val="Paragraph111"/>
      </w:pPr>
      <w:r w:rsidRPr="004B742B">
        <w:rPr>
          <w:rFonts w:hint="cs"/>
          <w:cs/>
        </w:rPr>
        <w:t>จากภาพที่</w:t>
      </w:r>
      <w:r w:rsidRPr="004B742B">
        <w:t xml:space="preserve"> 3-  </w:t>
      </w:r>
      <w:r w:rsidRPr="004B742B">
        <w:rPr>
          <w:rFonts w:hint="cs"/>
          <w:cs/>
        </w:rPr>
        <w:t>หน้าจอการอัปเดตเฟิร์มแวร์</w:t>
      </w:r>
      <w:r w:rsidRPr="004B742B">
        <w:rPr>
          <w:cs/>
        </w:rPr>
        <w:t xml:space="preserve"> (</w:t>
      </w:r>
      <w:r w:rsidRPr="004B742B">
        <w:t>Update Firmware)</w:t>
      </w:r>
      <w:r w:rsidRPr="004B742B">
        <w:rPr>
          <w:rFonts w:hint="cs"/>
          <w:cs/>
        </w:rPr>
        <w:t xml:space="preserve"> </w:t>
      </w:r>
      <w:r w:rsidRPr="004B742B">
        <w:rPr>
          <w:cs/>
        </w:rPr>
        <w:t>ในระบบ</w:t>
      </w:r>
      <w:r w:rsidRPr="004B742B">
        <w:t xml:space="preserve"> Cisco Automation </w:t>
      </w:r>
      <w:r w:rsidRPr="004B742B">
        <w:rPr>
          <w:cs/>
        </w:rPr>
        <w:t>ซึ่งออกแบบมาเพื่อช่วยให้ผู้ใช้สามารถเลือกและอัปเดตเฟิร์มแวร์ของอุปกรณ์เครือข่ายได้อย่างเป็นระบบ</w:t>
      </w:r>
    </w:p>
    <w:p w14:paraId="0490C6F5" w14:textId="77777777" w:rsidR="004B742B" w:rsidRPr="004B742B" w:rsidRDefault="004B742B" w:rsidP="004B742B">
      <w:pPr>
        <w:pStyle w:val="Paragraph111"/>
      </w:pPr>
      <w:r w:rsidRPr="004B742B">
        <w:rPr>
          <w:cs/>
        </w:rPr>
        <w:t>หน้าจอประกอบด้วย</w:t>
      </w:r>
      <w:r w:rsidRPr="004B742B">
        <w:t xml:space="preserve"> </w:t>
      </w:r>
      <w:r w:rsidRPr="004B742B">
        <w:rPr>
          <w:cs/>
        </w:rPr>
        <w:t>ตารางเฟิร์มแวร์ที่มีอยู่</w:t>
      </w:r>
      <w:r w:rsidRPr="004B742B">
        <w:t xml:space="preserve"> </w:t>
      </w:r>
      <w:r w:rsidRPr="004B742B">
        <w:rPr>
          <w:cs/>
        </w:rPr>
        <w:t>ซึ่งแสดงรายละเอียดที่สำคัญ ได้แก่</w:t>
      </w:r>
    </w:p>
    <w:p w14:paraId="412D5F60" w14:textId="77777777" w:rsidR="004B742B" w:rsidRPr="004B742B" w:rsidRDefault="004B742B" w:rsidP="004B742B">
      <w:pPr>
        <w:pStyle w:val="Paragraph111"/>
        <w:numPr>
          <w:ilvl w:val="0"/>
          <w:numId w:val="45"/>
        </w:numPr>
      </w:pPr>
      <w:r w:rsidRPr="004B742B">
        <w:t xml:space="preserve">Firmware Name – </w:t>
      </w:r>
      <w:r w:rsidRPr="004B742B">
        <w:rPr>
          <w:cs/>
        </w:rPr>
        <w:t>ชื่อของเฟิร์มแวร์</w:t>
      </w:r>
    </w:p>
    <w:p w14:paraId="04B0AC76" w14:textId="77777777" w:rsidR="004B742B" w:rsidRPr="004B742B" w:rsidRDefault="004B742B" w:rsidP="004B742B">
      <w:pPr>
        <w:pStyle w:val="Paragraph111"/>
        <w:numPr>
          <w:ilvl w:val="0"/>
          <w:numId w:val="45"/>
        </w:numPr>
      </w:pPr>
      <w:r w:rsidRPr="004B742B">
        <w:t xml:space="preserve">Version – </w:t>
      </w:r>
      <w:r w:rsidRPr="004B742B">
        <w:rPr>
          <w:cs/>
        </w:rPr>
        <w:t>หมายเลขเวอร์ชันของเฟิร์มแวร์</w:t>
      </w:r>
    </w:p>
    <w:p w14:paraId="08D4E265" w14:textId="77777777" w:rsidR="004B742B" w:rsidRPr="004B742B" w:rsidRDefault="004B742B" w:rsidP="004B742B">
      <w:pPr>
        <w:pStyle w:val="Paragraph111"/>
        <w:numPr>
          <w:ilvl w:val="0"/>
          <w:numId w:val="45"/>
        </w:numPr>
      </w:pPr>
      <w:r w:rsidRPr="004B742B">
        <w:t xml:space="preserve">Release Date – </w:t>
      </w:r>
      <w:r w:rsidRPr="004B742B">
        <w:rPr>
          <w:cs/>
        </w:rPr>
        <w:t>วันที่ปล่อยเวอร์ชันของเฟิร์มแวร์</w:t>
      </w:r>
    </w:p>
    <w:p w14:paraId="69FDE0A8" w14:textId="77777777" w:rsidR="004B742B" w:rsidRPr="004B742B" w:rsidRDefault="004B742B" w:rsidP="004B742B">
      <w:pPr>
        <w:pStyle w:val="Paragraph111"/>
        <w:numPr>
          <w:ilvl w:val="0"/>
          <w:numId w:val="45"/>
        </w:numPr>
      </w:pPr>
      <w:r w:rsidRPr="004B742B">
        <w:t xml:space="preserve">Status – </w:t>
      </w:r>
      <w:r w:rsidRPr="004B742B">
        <w:rPr>
          <w:cs/>
        </w:rPr>
        <w:t>สถานะของเฟิร์มแวร์ เช่น</w:t>
      </w:r>
      <w:r w:rsidRPr="004B742B">
        <w:t xml:space="preserve"> Stable, Beta </w:t>
      </w:r>
      <w:r w:rsidRPr="004B742B">
        <w:rPr>
          <w:cs/>
        </w:rPr>
        <w:t xml:space="preserve">หรือ </w:t>
      </w:r>
      <w:r w:rsidRPr="004B742B">
        <w:t>Experimental</w:t>
      </w:r>
      <w:r w:rsidRPr="004B742B">
        <w:br/>
      </w:r>
      <w:r w:rsidRPr="004B742B">
        <w:rPr>
          <w:cs/>
        </w:rPr>
        <w:t>ผู้ใช้สามารถเลือกเฟิร์มแวร์ที่ต้องการอัปเดตโดยการคลิกที่ช่องทำเครื่องหมาย (</w:t>
      </w:r>
      <w:r w:rsidRPr="004B742B">
        <w:t xml:space="preserve">Checkbox) </w:t>
      </w:r>
      <w:r w:rsidRPr="004B742B">
        <w:rPr>
          <w:cs/>
        </w:rPr>
        <w:t>แล้วกดปุ่ม</w:t>
      </w:r>
      <w:r w:rsidRPr="004B742B">
        <w:t xml:space="preserve"> Apply </w:t>
      </w:r>
      <w:r w:rsidRPr="004B742B">
        <w:rPr>
          <w:cs/>
        </w:rPr>
        <w:t>เพื่อทำการอัปเดต</w:t>
      </w:r>
    </w:p>
    <w:p w14:paraId="4BA06E10" w14:textId="77777777" w:rsidR="004B742B" w:rsidRPr="004B742B" w:rsidRDefault="004B742B" w:rsidP="004B742B">
      <w:pPr>
        <w:pStyle w:val="Paragraph111"/>
      </w:pPr>
      <w:r w:rsidRPr="004B742B">
        <w:rPr>
          <w:cs/>
        </w:rPr>
        <w:t>ด้านล่างของหน้าจอแสดง</w:t>
      </w:r>
      <w:r w:rsidRPr="004B742B">
        <w:t xml:space="preserve"> V1 Details </w:t>
      </w:r>
      <w:r w:rsidRPr="004B742B">
        <w:rPr>
          <w:cs/>
        </w:rPr>
        <w:t>ซึ่งเป็นรายละเอียดเพิ่มเติมเกี่ยวกับเฟิร์มแวร์ที่เลือก โดยแสดงตารางข้อมูลของอุปกรณ์ที่สามารถอัปเดตเฟิร์มแวร์ได้ ประกอบด้วย</w:t>
      </w:r>
    </w:p>
    <w:p w14:paraId="64AB3E44" w14:textId="77777777" w:rsidR="004B742B" w:rsidRPr="004B742B" w:rsidRDefault="004B742B" w:rsidP="004B742B">
      <w:pPr>
        <w:pStyle w:val="Paragraph111"/>
        <w:numPr>
          <w:ilvl w:val="0"/>
          <w:numId w:val="46"/>
        </w:numPr>
      </w:pPr>
      <w:r w:rsidRPr="004B742B">
        <w:t xml:space="preserve">Hostname – </w:t>
      </w:r>
      <w:r w:rsidRPr="004B742B">
        <w:rPr>
          <w:cs/>
        </w:rPr>
        <w:t>ชื่อโฮสต์ของอุปกรณ์</w:t>
      </w:r>
    </w:p>
    <w:p w14:paraId="1880AA78" w14:textId="77777777" w:rsidR="004B742B" w:rsidRPr="004B742B" w:rsidRDefault="004B742B" w:rsidP="004B742B">
      <w:pPr>
        <w:pStyle w:val="Paragraph111"/>
        <w:numPr>
          <w:ilvl w:val="0"/>
          <w:numId w:val="46"/>
        </w:numPr>
      </w:pPr>
      <w:r w:rsidRPr="004B742B">
        <w:t xml:space="preserve">IP Address – </w:t>
      </w:r>
      <w:r w:rsidRPr="004B742B">
        <w:rPr>
          <w:cs/>
        </w:rPr>
        <w:t>หมายเลขไอพีของอุปกรณ์</w:t>
      </w:r>
    </w:p>
    <w:p w14:paraId="1B18896C" w14:textId="77777777" w:rsidR="004B742B" w:rsidRPr="004B742B" w:rsidRDefault="004B742B" w:rsidP="004B742B">
      <w:pPr>
        <w:pStyle w:val="Paragraph111"/>
        <w:numPr>
          <w:ilvl w:val="0"/>
          <w:numId w:val="46"/>
        </w:numPr>
      </w:pPr>
      <w:r w:rsidRPr="004B742B">
        <w:t xml:space="preserve">Model – </w:t>
      </w:r>
      <w:r w:rsidRPr="004B742B">
        <w:rPr>
          <w:cs/>
        </w:rPr>
        <w:t>รุ่นของอุปกรณ์เครือข่าย</w:t>
      </w:r>
    </w:p>
    <w:p w14:paraId="175CC72F" w14:textId="77777777" w:rsidR="004B742B" w:rsidRPr="004B742B" w:rsidRDefault="004B742B" w:rsidP="004B742B">
      <w:pPr>
        <w:pStyle w:val="Paragraph111"/>
        <w:numPr>
          <w:ilvl w:val="0"/>
          <w:numId w:val="46"/>
        </w:numPr>
      </w:pPr>
      <w:r w:rsidRPr="004B742B">
        <w:t xml:space="preserve">Status – </w:t>
      </w:r>
      <w:r w:rsidRPr="004B742B">
        <w:rPr>
          <w:cs/>
        </w:rPr>
        <w:t>สถานะของอุปกรณ์ (</w:t>
      </w:r>
      <w:r w:rsidRPr="004B742B">
        <w:t xml:space="preserve">Active </w:t>
      </w:r>
      <w:r w:rsidRPr="004B742B">
        <w:rPr>
          <w:cs/>
        </w:rPr>
        <w:t xml:space="preserve">หรือ </w:t>
      </w:r>
      <w:r w:rsidRPr="004B742B">
        <w:t>Inactive)</w:t>
      </w:r>
    </w:p>
    <w:p w14:paraId="5D520C78" w14:textId="77777777" w:rsidR="004B742B" w:rsidRPr="004B742B" w:rsidRDefault="004B742B" w:rsidP="004B742B">
      <w:pPr>
        <w:pStyle w:val="Paragraph111"/>
      </w:pPr>
      <w:r w:rsidRPr="004B742B">
        <w:rPr>
          <w:cs/>
        </w:rPr>
        <w:t>การออกแบบอินเทอร์เฟซนี้ช่วยให้ผู้ใช้สามารถ</w:t>
      </w:r>
      <w:r w:rsidRPr="004B742B">
        <w:t xml:space="preserve"> </w:t>
      </w:r>
      <w:r w:rsidRPr="004B742B">
        <w:rPr>
          <w:cs/>
        </w:rPr>
        <w:t>เลือกและจัดการเฟิร์มแวร์ของอุปกรณ์เครือข่ายได้ง่ายขึ้น</w:t>
      </w:r>
      <w:r w:rsidRPr="004B742B">
        <w:t xml:space="preserve"> </w:t>
      </w:r>
      <w:r w:rsidRPr="004B742B">
        <w:rPr>
          <w:cs/>
        </w:rPr>
        <w:t>ลดความซับซ้อนของกระบวนการอัปเดต และช่วยให้มั่นใจว่าอุปกรณ์ทำงานด้วยเฟิร์มแวร์เวอร์ชันที่เหมาะสม</w:t>
      </w:r>
    </w:p>
    <w:p w14:paraId="353367B8" w14:textId="2FB552DA" w:rsidR="00B05A4D" w:rsidRPr="00B05A4D" w:rsidRDefault="00B05A4D" w:rsidP="00B05A4D">
      <w:pPr>
        <w:pStyle w:val="Paragraph111"/>
        <w:rPr>
          <w:rFonts w:hint="cs"/>
          <w:cs/>
        </w:rPr>
      </w:pPr>
    </w:p>
    <w:p w14:paraId="2512BDF6" w14:textId="4BC96D51" w:rsidR="004B742B" w:rsidRDefault="004B742B" w:rsidP="004B742B">
      <w:pPr>
        <w:keepNext/>
        <w:jc w:val="center"/>
      </w:pPr>
      <w:r w:rsidRPr="004B742B">
        <w:lastRenderedPageBreak/>
        <w:drawing>
          <wp:inline distT="0" distB="0" distL="0" distR="0" wp14:anchorId="09739E49" wp14:editId="5BD26A96">
            <wp:extent cx="5009745" cy="2373989"/>
            <wp:effectExtent l="19050" t="19050" r="19685" b="26670"/>
            <wp:docPr id="357094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094648" name="Picture 1" descr="A screenshot of a computer&#10;&#10;AI-generated content may be incorrect."/>
                    <pic:cNvPicPr/>
                  </pic:nvPicPr>
                  <pic:blipFill>
                    <a:blip r:embed="rId41"/>
                    <a:stretch>
                      <a:fillRect/>
                    </a:stretch>
                  </pic:blipFill>
                  <pic:spPr>
                    <a:xfrm>
                      <a:off x="0" y="0"/>
                      <a:ext cx="5013297" cy="2375672"/>
                    </a:xfrm>
                    <a:prstGeom prst="rect">
                      <a:avLst/>
                    </a:prstGeom>
                    <a:ln w="19050">
                      <a:solidFill>
                        <a:schemeClr val="tx1"/>
                      </a:solidFill>
                    </a:ln>
                  </pic:spPr>
                </pic:pic>
              </a:graphicData>
            </a:graphic>
          </wp:inline>
        </w:drawing>
      </w:r>
    </w:p>
    <w:p w14:paraId="621DCADE" w14:textId="3745AEAA" w:rsidR="0054045D" w:rsidRDefault="004B742B" w:rsidP="004B742B">
      <w:pPr>
        <w:pStyle w:val="Caption"/>
        <w:rPr>
          <w:b/>
          <w:bCs w:val="0"/>
        </w:rPr>
      </w:pPr>
      <w:r w:rsidRPr="004B742B">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9</w:t>
      </w:r>
      <w:r w:rsidR="00127498">
        <w:rPr>
          <w:cs/>
        </w:rPr>
        <w:fldChar w:fldCharType="end"/>
      </w:r>
      <w:r>
        <w:rPr>
          <w:rFonts w:hint="cs"/>
          <w:cs/>
        </w:rPr>
        <w:t xml:space="preserve"> </w:t>
      </w:r>
      <w:r w:rsidRPr="004B742B">
        <w:rPr>
          <w:rFonts w:hint="cs"/>
          <w:b/>
          <w:bCs w:val="0"/>
          <w:cs/>
        </w:rPr>
        <w:t>หน้าจอสำหรับการ</w:t>
      </w:r>
      <w:r w:rsidRPr="004B742B">
        <w:rPr>
          <w:b/>
          <w:bCs w:val="0"/>
        </w:rPr>
        <w:t xml:space="preserve"> </w:t>
      </w:r>
      <w:r w:rsidRPr="004B742B">
        <w:t>Deploy</w:t>
      </w:r>
      <w:r w:rsidRPr="004B742B">
        <w:rPr>
          <w:rFonts w:hint="cs"/>
          <w:b/>
          <w:bCs w:val="0"/>
          <w:cs/>
        </w:rPr>
        <w:t xml:space="preserve"> การตั้งค่าไปยังอุปกรณ์</w:t>
      </w:r>
      <w:r w:rsidRPr="004B742B">
        <w:rPr>
          <w:b/>
          <w:bCs w:val="0"/>
        </w:rPr>
        <w:t xml:space="preserve"> </w:t>
      </w:r>
      <w:r w:rsidRPr="004B742B">
        <w:rPr>
          <w:rFonts w:hint="cs"/>
          <w:b/>
          <w:bCs w:val="0"/>
          <w:cs/>
        </w:rPr>
        <w:t>(</w:t>
      </w:r>
      <w:r w:rsidRPr="004B742B">
        <w:t>Deploy Devices</w:t>
      </w:r>
      <w:r w:rsidRPr="004B742B">
        <w:rPr>
          <w:rFonts w:hint="cs"/>
          <w:b/>
          <w:bCs w:val="0"/>
          <w:cs/>
        </w:rPr>
        <w:t>)</w:t>
      </w:r>
    </w:p>
    <w:p w14:paraId="53F53ABD" w14:textId="3DB7B308" w:rsidR="004B742B" w:rsidRDefault="004B742B" w:rsidP="004B742B">
      <w:pPr>
        <w:pStyle w:val="Heading3"/>
      </w:pP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p>
    <w:p w14:paraId="2642FEA5" w14:textId="77777777" w:rsidR="004B742B" w:rsidRPr="004B742B" w:rsidRDefault="004B742B" w:rsidP="004B742B">
      <w:pPr>
        <w:pStyle w:val="Paragraph111"/>
      </w:pPr>
      <w:r>
        <w:rPr>
          <w:rFonts w:hint="cs"/>
          <w:cs/>
        </w:rPr>
        <w:t>จากภาพที่</w:t>
      </w:r>
      <w:r>
        <w:t xml:space="preserve"> 3- </w:t>
      </w:r>
      <w:r w:rsidRPr="004B742B">
        <w:rPr>
          <w:rFonts w:hint="cs"/>
          <w:cs/>
        </w:rPr>
        <w:t>หน้าจอสำหรับการ</w:t>
      </w:r>
      <w:r w:rsidRPr="004B742B">
        <w:rPr>
          <w:cs/>
        </w:rPr>
        <w:t xml:space="preserve"> </w:t>
      </w:r>
      <w:r w:rsidRPr="004B742B">
        <w:t xml:space="preserve">Deploy </w:t>
      </w:r>
      <w:r w:rsidRPr="004B742B">
        <w:rPr>
          <w:rFonts w:hint="cs"/>
          <w:cs/>
        </w:rPr>
        <w:t>การตั้งค่าไปยังอุปกรณ์</w:t>
      </w:r>
      <w:r w:rsidRPr="004B742B">
        <w:rPr>
          <w:cs/>
        </w:rPr>
        <w:t xml:space="preserve"> (</w:t>
      </w:r>
      <w:r w:rsidRPr="004B742B">
        <w:t>Deploy Devices)</w:t>
      </w:r>
      <w:r>
        <w:rPr>
          <w:rFonts w:hint="cs"/>
          <w:cs/>
        </w:rPr>
        <w:t xml:space="preserve"> เป็นการออกแบบ</w:t>
      </w:r>
      <w:r>
        <w:rPr>
          <w:cs/>
        </w:rPr>
        <w:tab/>
      </w:r>
      <w:r w:rsidRPr="004B742B">
        <w:rPr>
          <w:cs/>
        </w:rPr>
        <w:t>ใช้สำหรับการนำเทมเพลตการตั้งค่าไปใช้งานกับอุปกรณ์เครือข่ายที่เลือก</w:t>
      </w:r>
    </w:p>
    <w:p w14:paraId="732FB849" w14:textId="77777777" w:rsidR="004B742B" w:rsidRPr="004B742B" w:rsidRDefault="004B742B" w:rsidP="004B742B">
      <w:pPr>
        <w:pStyle w:val="Paragraph111"/>
      </w:pPr>
      <w:r w:rsidRPr="004B742B">
        <w:rPr>
          <w:cs/>
        </w:rPr>
        <w:t>ภายในหน้าจอแสดง</w:t>
      </w:r>
      <w:r w:rsidRPr="004B742B">
        <w:t xml:space="preserve"> </w:t>
      </w:r>
      <w:r w:rsidRPr="004B742B">
        <w:rPr>
          <w:cs/>
        </w:rPr>
        <w:t>ตารางรายการอุปกรณ์เครือข่าย</w:t>
      </w:r>
      <w:r w:rsidRPr="004B742B">
        <w:t xml:space="preserve"> </w:t>
      </w:r>
      <w:r w:rsidRPr="004B742B">
        <w:rPr>
          <w:cs/>
        </w:rPr>
        <w:t>ที่มีอยู่ในระบบ ประกอบด้วยข้อมูลสำคัญ ได้แก่</w:t>
      </w:r>
    </w:p>
    <w:p w14:paraId="08BDB924" w14:textId="77777777" w:rsidR="004B742B" w:rsidRPr="004B742B" w:rsidRDefault="004B742B" w:rsidP="004B742B">
      <w:pPr>
        <w:pStyle w:val="Paragraph111"/>
        <w:numPr>
          <w:ilvl w:val="0"/>
          <w:numId w:val="47"/>
        </w:numPr>
      </w:pPr>
      <w:r w:rsidRPr="004B742B">
        <w:t xml:space="preserve">Chassis Number – </w:t>
      </w:r>
      <w:r w:rsidRPr="004B742B">
        <w:rPr>
          <w:cs/>
        </w:rPr>
        <w:t>หมายเลขแชสซีของอุปกรณ์</w:t>
      </w:r>
    </w:p>
    <w:p w14:paraId="71744DDA" w14:textId="77777777" w:rsidR="004B742B" w:rsidRPr="004B742B" w:rsidRDefault="004B742B" w:rsidP="004B742B">
      <w:pPr>
        <w:pStyle w:val="Paragraph111"/>
        <w:numPr>
          <w:ilvl w:val="0"/>
          <w:numId w:val="47"/>
        </w:numPr>
      </w:pPr>
      <w:r w:rsidRPr="004B742B">
        <w:t xml:space="preserve">Model – </w:t>
      </w:r>
      <w:r w:rsidRPr="004B742B">
        <w:rPr>
          <w:cs/>
        </w:rPr>
        <w:t>รุ่นของอุปกรณ์เครือข่าย</w:t>
      </w:r>
    </w:p>
    <w:p w14:paraId="15DB91BE" w14:textId="77777777" w:rsidR="004B742B" w:rsidRPr="004B742B" w:rsidRDefault="004B742B" w:rsidP="004B742B">
      <w:pPr>
        <w:pStyle w:val="Paragraph111"/>
        <w:numPr>
          <w:ilvl w:val="0"/>
          <w:numId w:val="47"/>
        </w:numPr>
      </w:pPr>
      <w:r w:rsidRPr="004B742B">
        <w:t xml:space="preserve">Serial No./Token – </w:t>
      </w:r>
      <w:r w:rsidRPr="004B742B">
        <w:rPr>
          <w:cs/>
        </w:rPr>
        <w:t>หมายเลขซีเรียลของอุปกรณ์</w:t>
      </w:r>
    </w:p>
    <w:p w14:paraId="2372EF15" w14:textId="77777777" w:rsidR="004B742B" w:rsidRPr="004B742B" w:rsidRDefault="004B742B" w:rsidP="004B742B">
      <w:pPr>
        <w:pStyle w:val="Paragraph111"/>
        <w:numPr>
          <w:ilvl w:val="0"/>
          <w:numId w:val="47"/>
        </w:numPr>
      </w:pPr>
      <w:r w:rsidRPr="004B742B">
        <w:t xml:space="preserve">Hostname – </w:t>
      </w:r>
      <w:r w:rsidRPr="004B742B">
        <w:rPr>
          <w:cs/>
        </w:rPr>
        <w:t>ชื่อโฮสต์ของอุปกรณ์</w:t>
      </w:r>
    </w:p>
    <w:p w14:paraId="0B4AAFEE" w14:textId="77777777" w:rsidR="004B742B" w:rsidRPr="004B742B" w:rsidRDefault="004B742B" w:rsidP="004B742B">
      <w:pPr>
        <w:pStyle w:val="Paragraph111"/>
        <w:numPr>
          <w:ilvl w:val="0"/>
          <w:numId w:val="47"/>
        </w:numPr>
      </w:pPr>
      <w:r w:rsidRPr="004B742B">
        <w:t xml:space="preserve">IP Address – </w:t>
      </w:r>
      <w:r w:rsidRPr="004B742B">
        <w:rPr>
          <w:cs/>
        </w:rPr>
        <w:t>หมายเลขไอพีของอุปกรณ์</w:t>
      </w:r>
    </w:p>
    <w:p w14:paraId="3BB1B57F" w14:textId="49508E20" w:rsidR="004B742B" w:rsidRPr="004B742B" w:rsidRDefault="004B742B" w:rsidP="004B742B">
      <w:pPr>
        <w:pStyle w:val="Paragraph111"/>
      </w:pPr>
      <w:r w:rsidRPr="004B742B">
        <w:rPr>
          <w:cs/>
        </w:rPr>
        <w:t>ผู้ใช้สามารถเลือกอุปกรณ์ที่ต้องการ</w:t>
      </w:r>
      <w:r w:rsidRPr="004B742B">
        <w:t xml:space="preserve"> Deploy Configuration </w:t>
      </w:r>
      <w:r w:rsidRPr="004B742B">
        <w:rPr>
          <w:cs/>
        </w:rPr>
        <w:t>ได้โดยคลิกที่</w:t>
      </w:r>
      <w:r w:rsidRPr="004B742B">
        <w:t xml:space="preserve"> Checkbox </w:t>
      </w:r>
      <w:r w:rsidRPr="004B742B">
        <w:rPr>
          <w:cs/>
        </w:rPr>
        <w:t>และกดปุ่ม</w:t>
      </w:r>
      <w:r w:rsidRPr="004B742B">
        <w:t xml:space="preserve"> Apply </w:t>
      </w:r>
      <w:r w:rsidRPr="004B742B">
        <w:rPr>
          <w:cs/>
        </w:rPr>
        <w:t>เพื่อเริ่มกระบวนการนำเทมเพลตไปใช้งาน</w:t>
      </w:r>
      <w:r>
        <w:rPr>
          <w:rFonts w:hint="cs"/>
          <w:cs/>
        </w:rPr>
        <w:t xml:space="preserve"> </w:t>
      </w:r>
      <w:r w:rsidRPr="004B742B">
        <w:rPr>
          <w:cs/>
        </w:rPr>
        <w:t>การออกแบบอินเทอร์เฟซนี้ช่วยให้</w:t>
      </w:r>
      <w:r w:rsidRPr="004B742B">
        <w:t xml:space="preserve"> </w:t>
      </w:r>
      <w:r w:rsidRPr="004B742B">
        <w:rPr>
          <w:cs/>
        </w:rPr>
        <w:t>วิศวกรเครือข่ายสามารถเลือกอุปกรณ์และดำเนินการติดตั้งค่าคอนฟิกได้อย่างสะดวก</w:t>
      </w:r>
      <w:r w:rsidRPr="004B742B">
        <w:t xml:space="preserve"> </w:t>
      </w:r>
      <w:r w:rsidRPr="004B742B">
        <w:rPr>
          <w:cs/>
        </w:rPr>
        <w:t>รองรับการกำหนดค่าแบบ</w:t>
      </w:r>
      <w:r w:rsidRPr="004B742B">
        <w:t xml:space="preserve"> </w:t>
      </w:r>
      <w:r w:rsidRPr="004B742B">
        <w:rPr>
          <w:cs/>
        </w:rPr>
        <w:t>หลายอุปกรณ์พร้อมกัน</w:t>
      </w:r>
      <w:r w:rsidRPr="004B742B">
        <w:t xml:space="preserve"> </w:t>
      </w:r>
      <w:r w:rsidRPr="004B742B">
        <w:rPr>
          <w:cs/>
        </w:rPr>
        <w:t>ซึ่งช่วยลดระยะเวลาและลดข้อผิดพลาดในการกำหนดค่าอุปกรณ์เครือข่าย</w:t>
      </w:r>
    </w:p>
    <w:p w14:paraId="242F71ED" w14:textId="2B8CAA78" w:rsidR="004B742B" w:rsidRDefault="004B742B" w:rsidP="004B742B">
      <w:pPr>
        <w:pStyle w:val="Paragraph111"/>
      </w:pPr>
    </w:p>
    <w:p w14:paraId="01A05FE4" w14:textId="590B96E7" w:rsidR="00BA5672" w:rsidRDefault="007B5551" w:rsidP="00BA5672">
      <w:pPr>
        <w:keepNext/>
        <w:jc w:val="center"/>
      </w:pPr>
      <w:r w:rsidRPr="007B5551">
        <w:lastRenderedPageBreak/>
        <w:drawing>
          <wp:inline distT="0" distB="0" distL="0" distR="0" wp14:anchorId="2CA8F5C2" wp14:editId="45944F57">
            <wp:extent cx="5023819" cy="2383682"/>
            <wp:effectExtent l="19050" t="19050" r="24765" b="17145"/>
            <wp:docPr id="15803386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38606" name="Picture 1" descr="A screenshot of a computer&#10;&#10;AI-generated content may be incorrect."/>
                    <pic:cNvPicPr/>
                  </pic:nvPicPr>
                  <pic:blipFill>
                    <a:blip r:embed="rId42"/>
                    <a:stretch>
                      <a:fillRect/>
                    </a:stretch>
                  </pic:blipFill>
                  <pic:spPr>
                    <a:xfrm>
                      <a:off x="0" y="0"/>
                      <a:ext cx="5043127" cy="2392843"/>
                    </a:xfrm>
                    <a:prstGeom prst="rect">
                      <a:avLst/>
                    </a:prstGeom>
                    <a:ln w="19050">
                      <a:solidFill>
                        <a:schemeClr val="tx1"/>
                      </a:solidFill>
                    </a:ln>
                  </pic:spPr>
                </pic:pic>
              </a:graphicData>
            </a:graphic>
          </wp:inline>
        </w:drawing>
      </w:r>
    </w:p>
    <w:p w14:paraId="0CDE3617" w14:textId="2FB96068" w:rsidR="004B742B" w:rsidRDefault="00BA5672" w:rsidP="00BA5672">
      <w:pPr>
        <w:pStyle w:val="Caption"/>
        <w:rPr>
          <w:b/>
          <w:bCs w:val="0"/>
        </w:rPr>
      </w:pPr>
      <w:r w:rsidRPr="00BA5672">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20</w:t>
      </w:r>
      <w:r w:rsidR="00127498">
        <w:rPr>
          <w:cs/>
        </w:rPr>
        <w:fldChar w:fldCharType="end"/>
      </w:r>
      <w:r w:rsidRPr="00BA5672">
        <w:rPr>
          <w:cs/>
        </w:rP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07D52657" w14:textId="77777777" w:rsidR="007B5551" w:rsidRPr="007B5551" w:rsidRDefault="007B5551" w:rsidP="007B5551">
      <w:pPr>
        <w:pStyle w:val="Paragraph111"/>
      </w:pPr>
      <w:r w:rsidRPr="007B5551">
        <w:rPr>
          <w:rFonts w:hint="cs"/>
          <w:cs/>
        </w:rPr>
        <w:t>จากภาพที่</w:t>
      </w:r>
      <w:r w:rsidRPr="007B5551">
        <w:t xml:space="preserve"> 3-  </w:t>
      </w:r>
      <w:r w:rsidRPr="007B5551">
        <w:rPr>
          <w:cs/>
        </w:rPr>
        <w:t xml:space="preserve">หน้าจอ </w:t>
      </w:r>
      <w:r w:rsidRPr="007B5551">
        <w:t xml:space="preserve">Select Templates </w:t>
      </w:r>
      <w:r w:rsidRPr="007B5551">
        <w:rPr>
          <w:cs/>
        </w:rPr>
        <w:t>ซึ่งเป็นส่วนหนึ่งของกระบวนการ</w:t>
      </w:r>
      <w:r w:rsidRPr="007B5551">
        <w:t xml:space="preserve"> Deploy Configuration </w:t>
      </w:r>
      <w:r w:rsidRPr="007B5551">
        <w:rPr>
          <w:cs/>
        </w:rPr>
        <w:t>โดยให้ผู้ใช้เลือก</w:t>
      </w:r>
      <w:r w:rsidRPr="007B5551">
        <w:t xml:space="preserve"> </w:t>
      </w:r>
      <w:r w:rsidRPr="007B5551">
        <w:rPr>
          <w:cs/>
        </w:rPr>
        <w:t>เทมเพลตการตั้งค่า</w:t>
      </w:r>
      <w:r w:rsidRPr="007B5551">
        <w:t xml:space="preserve"> </w:t>
      </w:r>
      <w:r w:rsidRPr="007B5551">
        <w:rPr>
          <w:cs/>
        </w:rPr>
        <w:t>เพื่อนำไปใช้กับอุปกรณ์เครือข่ายที่ต้องการ</w:t>
      </w:r>
    </w:p>
    <w:p w14:paraId="172C83AB" w14:textId="77777777" w:rsidR="007B5551" w:rsidRPr="007B5551" w:rsidRDefault="007B5551" w:rsidP="007B5551">
      <w:pPr>
        <w:pStyle w:val="Paragraph111"/>
        <w:ind w:firstLine="0"/>
      </w:pPr>
      <w:r w:rsidRPr="007B5551">
        <w:rPr>
          <w:cs/>
        </w:rPr>
        <w:t>หน้าจอแสดง</w:t>
      </w:r>
      <w:r w:rsidRPr="007B5551">
        <w:t xml:space="preserve"> </w:t>
      </w:r>
      <w:r w:rsidRPr="007B5551">
        <w:rPr>
          <w:cs/>
        </w:rPr>
        <w:t>ตารางรายการเทมเพลต</w:t>
      </w:r>
      <w:r w:rsidRPr="007B5551">
        <w:t xml:space="preserve"> </w:t>
      </w:r>
      <w:r w:rsidRPr="007B5551">
        <w:rPr>
          <w:cs/>
        </w:rPr>
        <w:t>ที่มีอยู่ในระบบ โดยมีข้อมูลสำคัญดังนี้</w:t>
      </w:r>
    </w:p>
    <w:p w14:paraId="72EC4E2F" w14:textId="77777777" w:rsidR="007B5551" w:rsidRPr="007B5551" w:rsidRDefault="007B5551" w:rsidP="007B5551">
      <w:pPr>
        <w:pStyle w:val="Paragraph111"/>
        <w:numPr>
          <w:ilvl w:val="0"/>
          <w:numId w:val="48"/>
        </w:numPr>
      </w:pPr>
      <w:r w:rsidRPr="007B5551">
        <w:t xml:space="preserve">Templates Name – </w:t>
      </w:r>
      <w:r w:rsidRPr="007B5551">
        <w:rPr>
          <w:cs/>
        </w:rPr>
        <w:t>ชื่อเทมเพลตการตั้งค่า</w:t>
      </w:r>
    </w:p>
    <w:p w14:paraId="6E8056EF" w14:textId="77777777" w:rsidR="007B5551" w:rsidRPr="007B5551" w:rsidRDefault="007B5551" w:rsidP="007B5551">
      <w:pPr>
        <w:pStyle w:val="Paragraph111"/>
        <w:numPr>
          <w:ilvl w:val="0"/>
          <w:numId w:val="48"/>
        </w:numPr>
      </w:pPr>
      <w:r w:rsidRPr="007B5551">
        <w:t xml:space="preserve">Description – </w:t>
      </w:r>
      <w:r w:rsidRPr="007B5551">
        <w:rPr>
          <w:cs/>
        </w:rPr>
        <w:t xml:space="preserve">รายละเอียดของเทมเพลต เช่น อธิบายว่าใช้สำหรับ </w:t>
      </w:r>
      <w:r w:rsidRPr="007B5551">
        <w:t xml:space="preserve">Core-Switch </w:t>
      </w:r>
      <w:r w:rsidRPr="007B5551">
        <w:rPr>
          <w:cs/>
        </w:rPr>
        <w:t xml:space="preserve">หรือ </w:t>
      </w:r>
      <w:r w:rsidRPr="007B5551">
        <w:t>Access-Switch</w:t>
      </w:r>
    </w:p>
    <w:p w14:paraId="4C940463" w14:textId="77777777" w:rsidR="007B5551" w:rsidRPr="007B5551" w:rsidRDefault="007B5551" w:rsidP="007B5551">
      <w:pPr>
        <w:pStyle w:val="Paragraph111"/>
        <w:numPr>
          <w:ilvl w:val="0"/>
          <w:numId w:val="48"/>
        </w:numPr>
      </w:pPr>
      <w:r w:rsidRPr="007B5551">
        <w:t xml:space="preserve">Type – </w:t>
      </w:r>
      <w:r w:rsidRPr="007B5551">
        <w:rPr>
          <w:cs/>
        </w:rPr>
        <w:t>ประเภทของไฟล์เทมเพลต</w:t>
      </w:r>
    </w:p>
    <w:p w14:paraId="657923A7" w14:textId="77777777" w:rsidR="007B5551" w:rsidRPr="007B5551" w:rsidRDefault="007B5551" w:rsidP="007B5551">
      <w:pPr>
        <w:pStyle w:val="Paragraph111"/>
        <w:numPr>
          <w:ilvl w:val="0"/>
          <w:numId w:val="48"/>
        </w:numPr>
      </w:pPr>
      <w:r w:rsidRPr="007B5551">
        <w:t xml:space="preserve">Last Updated – </w:t>
      </w:r>
      <w:r w:rsidRPr="007B5551">
        <w:rPr>
          <w:cs/>
        </w:rPr>
        <w:t>วันที่และเวลาที่มีการอัปเดตเทมเพลตล่าสุด</w:t>
      </w:r>
    </w:p>
    <w:p w14:paraId="7359A7C3" w14:textId="77777777" w:rsidR="007B5551" w:rsidRPr="007B5551" w:rsidRDefault="007B5551" w:rsidP="007B5551">
      <w:pPr>
        <w:pStyle w:val="Paragraph111"/>
        <w:numPr>
          <w:ilvl w:val="0"/>
          <w:numId w:val="48"/>
        </w:numPr>
      </w:pPr>
      <w:r w:rsidRPr="007B5551">
        <w:t xml:space="preserve">Action – </w:t>
      </w:r>
      <w:r w:rsidRPr="007B5551">
        <w:rPr>
          <w:cs/>
        </w:rPr>
        <w:t>ปุ่มสำหรับดูรายละเอียดของเทมเพลต</w:t>
      </w:r>
    </w:p>
    <w:p w14:paraId="19B53E4C" w14:textId="2376E918" w:rsidR="007B5551" w:rsidRPr="007B5551" w:rsidRDefault="007B5551" w:rsidP="007B5551">
      <w:pPr>
        <w:pStyle w:val="Paragraph111"/>
      </w:pPr>
      <w:r w:rsidRPr="007B5551">
        <w:rPr>
          <w:cs/>
        </w:rPr>
        <w:t>ผู้ใช้สามารถเลือกเทมเพลตที่ต้องการนำไปใช้กับอุปกรณ์</w:t>
      </w:r>
      <w:r w:rsidRPr="007B5551">
        <w:t xml:space="preserve"> </w:t>
      </w:r>
      <w:r w:rsidRPr="007B5551">
        <w:rPr>
          <w:cs/>
        </w:rPr>
        <w:t xml:space="preserve">โดยเลือก </w:t>
      </w:r>
      <w:r w:rsidRPr="007B5551">
        <w:t xml:space="preserve">Radio Button </w:t>
      </w:r>
      <w:r w:rsidRPr="007B5551">
        <w:rPr>
          <w:cs/>
        </w:rPr>
        <w:t>แล้วกดปุ่ม</w:t>
      </w:r>
      <w:r w:rsidRPr="007B5551">
        <w:t xml:space="preserve"> Apply </w:t>
      </w:r>
      <w:r w:rsidRPr="007B5551">
        <w:rPr>
          <w:cs/>
        </w:rPr>
        <w:t>เพื่อดำเนินการต่อ</w:t>
      </w:r>
      <w:r>
        <w:t xml:space="preserve"> </w:t>
      </w:r>
      <w:r w:rsidRPr="007B5551">
        <w:rPr>
          <w:cs/>
        </w:rPr>
        <w:t>การออกแบบอินเทอร์เฟซนี้ช่วยให้</w:t>
      </w:r>
      <w:r w:rsidRPr="007B5551">
        <w:t xml:space="preserve"> </w:t>
      </w:r>
      <w:r w:rsidRPr="007B5551">
        <w:rPr>
          <w:cs/>
        </w:rPr>
        <w:t>การเลือกใช้เทมเพลตมีความสะดวกและเป็นระบบ ลดความผิดพลาดในการตั้งค่า และช่วยให้กระบวนการ</w:t>
      </w:r>
      <w:r w:rsidRPr="007B5551">
        <w:t xml:space="preserve"> Deploy Configuration </w:t>
      </w:r>
      <w:r w:rsidRPr="007B5551">
        <w:rPr>
          <w:cs/>
        </w:rPr>
        <w:t>มีประสิทธิภาพมากขึ้น</w:t>
      </w:r>
    </w:p>
    <w:p w14:paraId="0D643DDB" w14:textId="59239D02" w:rsidR="00BA5672" w:rsidRDefault="00BA5672" w:rsidP="007B5551">
      <w:pPr>
        <w:pStyle w:val="Paragraph111"/>
        <w:ind w:firstLine="0"/>
      </w:pPr>
    </w:p>
    <w:p w14:paraId="685F7EEF" w14:textId="77777777" w:rsidR="007B5551" w:rsidRDefault="007B5551" w:rsidP="007B5551">
      <w:pPr>
        <w:pStyle w:val="Paragraph111"/>
        <w:keepNext/>
        <w:ind w:firstLine="0"/>
        <w:jc w:val="center"/>
      </w:pPr>
      <w:r w:rsidRPr="007B5551">
        <w:lastRenderedPageBreak/>
        <w:drawing>
          <wp:inline distT="0" distB="0" distL="0" distR="0" wp14:anchorId="1AFDC601" wp14:editId="375BFD0C">
            <wp:extent cx="4973125" cy="2363821"/>
            <wp:effectExtent l="0" t="0" r="0" b="0"/>
            <wp:docPr id="1715578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7847" name="Picture 1" descr="A screenshot of a computer&#10;&#10;AI-generated content may be incorrect."/>
                    <pic:cNvPicPr/>
                  </pic:nvPicPr>
                  <pic:blipFill>
                    <a:blip r:embed="rId43"/>
                    <a:stretch>
                      <a:fillRect/>
                    </a:stretch>
                  </pic:blipFill>
                  <pic:spPr>
                    <a:xfrm>
                      <a:off x="0" y="0"/>
                      <a:ext cx="4981178" cy="2367649"/>
                    </a:xfrm>
                    <a:prstGeom prst="rect">
                      <a:avLst/>
                    </a:prstGeom>
                  </pic:spPr>
                </pic:pic>
              </a:graphicData>
            </a:graphic>
          </wp:inline>
        </w:drawing>
      </w:r>
    </w:p>
    <w:p w14:paraId="56E0235C" w14:textId="203436DE" w:rsidR="007B5551" w:rsidRPr="00BA5672" w:rsidRDefault="007B5551" w:rsidP="007B5551">
      <w:pPr>
        <w:pStyle w:val="Caption"/>
        <w:rPr>
          <w:rFonts w:hint="cs"/>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21</w:t>
      </w:r>
      <w:r w:rsidR="00127498">
        <w:rPr>
          <w:cs/>
        </w:rPr>
        <w:fldChar w:fldCharType="end"/>
      </w:r>
      <w:r>
        <w:t xml:space="preserve"> </w:t>
      </w:r>
      <w:r w:rsidRPr="00BA5672">
        <w:rPr>
          <w:b/>
          <w:bCs w:val="0"/>
          <w:cs/>
        </w:rPr>
        <w:t>หน้าจอสำหรับการ</w:t>
      </w:r>
      <w:r w:rsidRPr="00BA5672">
        <w:rPr>
          <w:b/>
          <w:bCs w:val="0"/>
        </w:rPr>
        <w:t xml:space="preserve"> </w:t>
      </w:r>
      <w:r w:rsidRPr="00BA5672">
        <w:t>Deploy</w:t>
      </w:r>
      <w:r w:rsidRPr="00BA5672">
        <w:rPr>
          <w:b/>
          <w:bCs w:val="0"/>
          <w:cs/>
        </w:rPr>
        <w:t xml:space="preserve"> การตั้งค่าไปยังอุปกรณ์</w:t>
      </w:r>
      <w:r w:rsidRPr="00BA5672">
        <w:rPr>
          <w:b/>
          <w:bCs w:val="0"/>
        </w:rPr>
        <w:t xml:space="preserve"> </w:t>
      </w:r>
      <w:r w:rsidRPr="00BA5672">
        <w:rPr>
          <w:b/>
          <w:bCs w:val="0"/>
          <w:cs/>
        </w:rPr>
        <w:t>(</w:t>
      </w:r>
      <w:r w:rsidRPr="00BA5672">
        <w:t>Deploy Devices</w:t>
      </w:r>
      <w:r w:rsidRPr="00BA5672">
        <w:rPr>
          <w:b/>
          <w:bCs w:val="0"/>
          <w:cs/>
        </w:rPr>
        <w:t>)</w:t>
      </w:r>
      <w:r>
        <w:rPr>
          <w:rFonts w:hint="cs"/>
          <w:b/>
          <w:bCs w:val="0"/>
          <w:cs/>
        </w:rPr>
        <w:t xml:space="preserve"> (ต่อ)</w:t>
      </w:r>
    </w:p>
    <w:p w14:paraId="3CDB4294" w14:textId="2782DBC7" w:rsidR="007B5551" w:rsidRPr="007B5551" w:rsidRDefault="007B5551" w:rsidP="007B5551">
      <w:pPr>
        <w:pStyle w:val="Paragraph111"/>
      </w:pPr>
      <w:r w:rsidRPr="007B5551">
        <w:rPr>
          <w:cs/>
        </w:rPr>
        <w:t>จากภาพที่</w:t>
      </w:r>
      <w:r w:rsidRPr="007B5551">
        <w:t xml:space="preserve"> 3</w:t>
      </w:r>
      <w:r>
        <w:t>-</w:t>
      </w:r>
      <w:r w:rsidRPr="007B5551">
        <w:t xml:space="preserve"> </w:t>
      </w:r>
      <w:r w:rsidRPr="007B5551">
        <w:rPr>
          <w:cs/>
        </w:rPr>
        <w:t>แสดง</w:t>
      </w:r>
      <w:r w:rsidRPr="007B5551">
        <w:t xml:space="preserve"> </w:t>
      </w:r>
      <w:r w:rsidRPr="007B5551">
        <w:rPr>
          <w:cs/>
        </w:rPr>
        <w:t xml:space="preserve">หน้าจอ </w:t>
      </w:r>
      <w:r w:rsidRPr="007B5551">
        <w:t xml:space="preserve">Pre-Deployment </w:t>
      </w:r>
      <w:r w:rsidRPr="007B5551">
        <w:rPr>
          <w:cs/>
        </w:rPr>
        <w:t>ซึ่งเป็นขั้นตอนก่อนการนำการตั้งค่าไปใช้งานจริงกับอุปกรณ์เครือข่าย โดยระบบจะแสดงรายการอุปกรณ์ที่เลือก พร้อมกับ</w:t>
      </w:r>
      <w:r w:rsidRPr="007B5551">
        <w:t xml:space="preserve"> </w:t>
      </w:r>
      <w:r w:rsidRPr="007B5551">
        <w:rPr>
          <w:cs/>
        </w:rPr>
        <w:t>เทมเพลตการตั้งค่า</w:t>
      </w:r>
      <w:r w:rsidRPr="007B5551">
        <w:t xml:space="preserve"> </w:t>
      </w:r>
      <w:r w:rsidRPr="007B5551">
        <w:rPr>
          <w:cs/>
        </w:rPr>
        <w:t>ที่จะถูกนำไปใช้</w:t>
      </w:r>
    </w:p>
    <w:p w14:paraId="4296014E" w14:textId="77777777" w:rsidR="007B5551" w:rsidRPr="007B5551" w:rsidRDefault="007B5551" w:rsidP="007B5551">
      <w:pPr>
        <w:pStyle w:val="Paragraph111"/>
        <w:ind w:firstLine="720"/>
      </w:pPr>
      <w:r w:rsidRPr="007B5551">
        <w:rPr>
          <w:cs/>
        </w:rPr>
        <w:t>ตาราง</w:t>
      </w:r>
      <w:r w:rsidRPr="007B5551">
        <w:t xml:space="preserve"> Selected Devices and Templates </w:t>
      </w:r>
      <w:r w:rsidRPr="007B5551">
        <w:rPr>
          <w:cs/>
        </w:rPr>
        <w:t>แสดงข้อมูลสำคัญ ได้แก่</w:t>
      </w:r>
    </w:p>
    <w:p w14:paraId="0FBCE980" w14:textId="77777777" w:rsidR="007B5551" w:rsidRPr="007B5551" w:rsidRDefault="007B5551" w:rsidP="007B5551">
      <w:pPr>
        <w:pStyle w:val="Paragraph111"/>
        <w:numPr>
          <w:ilvl w:val="0"/>
          <w:numId w:val="49"/>
        </w:numPr>
      </w:pPr>
      <w:r w:rsidRPr="007B5551">
        <w:t xml:space="preserve">Device Name – </w:t>
      </w:r>
      <w:r w:rsidRPr="007B5551">
        <w:rPr>
          <w:cs/>
        </w:rPr>
        <w:t>ชื่ออุปกรณ์ที่ถูกเลือก</w:t>
      </w:r>
    </w:p>
    <w:p w14:paraId="5D569702" w14:textId="77777777" w:rsidR="007B5551" w:rsidRPr="007B5551" w:rsidRDefault="007B5551" w:rsidP="007B5551">
      <w:pPr>
        <w:pStyle w:val="Paragraph111"/>
        <w:numPr>
          <w:ilvl w:val="0"/>
          <w:numId w:val="49"/>
        </w:numPr>
      </w:pPr>
      <w:r w:rsidRPr="007B5551">
        <w:t xml:space="preserve">IP Address – </w:t>
      </w:r>
      <w:r w:rsidRPr="007B5551">
        <w:rPr>
          <w:cs/>
        </w:rPr>
        <w:t xml:space="preserve">ที่อยู่ </w:t>
      </w:r>
      <w:r w:rsidRPr="007B5551">
        <w:t xml:space="preserve">IP </w:t>
      </w:r>
      <w:r w:rsidRPr="007B5551">
        <w:rPr>
          <w:cs/>
        </w:rPr>
        <w:t>ของอุปกรณ์</w:t>
      </w:r>
    </w:p>
    <w:p w14:paraId="5DEC1AD1" w14:textId="77777777" w:rsidR="007B5551" w:rsidRPr="007B5551" w:rsidRDefault="007B5551" w:rsidP="007B5551">
      <w:pPr>
        <w:pStyle w:val="Paragraph111"/>
        <w:numPr>
          <w:ilvl w:val="0"/>
          <w:numId w:val="49"/>
        </w:numPr>
      </w:pPr>
      <w:r w:rsidRPr="007B5551">
        <w:t xml:space="preserve">Selected Template – </w:t>
      </w:r>
      <w:r w:rsidRPr="007B5551">
        <w:rPr>
          <w:cs/>
        </w:rPr>
        <w:t>ชื่อเทมเพลตที่เลือกสำหรับกำหนดค่าให้กับอุปกรณ์</w:t>
      </w:r>
    </w:p>
    <w:p w14:paraId="45CD9DC4" w14:textId="77777777" w:rsidR="007B5551" w:rsidRPr="007B5551" w:rsidRDefault="007B5551" w:rsidP="007B5551">
      <w:pPr>
        <w:pStyle w:val="Paragraph111"/>
        <w:numPr>
          <w:ilvl w:val="0"/>
          <w:numId w:val="49"/>
        </w:numPr>
      </w:pPr>
      <w:r w:rsidRPr="007B5551">
        <w:t xml:space="preserve">Description – </w:t>
      </w:r>
      <w:r w:rsidRPr="007B5551">
        <w:rPr>
          <w:cs/>
        </w:rPr>
        <w:t>ประเภทของไฟล์เทมเพลต</w:t>
      </w:r>
    </w:p>
    <w:p w14:paraId="7AFB1FC3" w14:textId="189B4BAA" w:rsidR="007B5551" w:rsidRPr="007B5551" w:rsidRDefault="007B5551" w:rsidP="007B5551">
      <w:pPr>
        <w:pStyle w:val="Paragraph111"/>
      </w:pPr>
      <w:r w:rsidRPr="007B5551">
        <w:rPr>
          <w:cs/>
        </w:rPr>
        <w:t>ผู้ใช้สามารถตรวจสอบความถูกต้องของข้อมูลก่อนเริ่มดำเนินการ</w:t>
      </w:r>
      <w:r w:rsidRPr="007B5551">
        <w:t xml:space="preserve"> Deploy Configuration </w:t>
      </w:r>
      <w:r w:rsidRPr="007B5551">
        <w:rPr>
          <w:cs/>
        </w:rPr>
        <w:t>โดยการกดปุ่ม</w:t>
      </w:r>
      <w:r w:rsidRPr="007B5551">
        <w:t xml:space="preserve"> Deploy </w:t>
      </w:r>
      <w:r w:rsidRPr="007B5551">
        <w:rPr>
          <w:cs/>
        </w:rPr>
        <w:t>ทางมุมขวาบนของหน้าจอ ซึ่งจะนำการตั้งค่าไปใช้งานกับอุปกรณ์ที่เลือกไว้</w:t>
      </w:r>
      <w:r>
        <w:t xml:space="preserve"> </w:t>
      </w:r>
      <w:r w:rsidRPr="007B5551">
        <w:rPr>
          <w:cs/>
        </w:rPr>
        <w:t>การออกแบบอินเทอร์เฟซนี้ช่วยให้</w:t>
      </w:r>
      <w:r w:rsidRPr="007B5551">
        <w:t xml:space="preserve"> </w:t>
      </w:r>
      <w:r w:rsidRPr="007B5551">
        <w:rPr>
          <w:cs/>
        </w:rPr>
        <w:t>ผู้ใช้สามารถตรวจสอบความถูกต้องของอุปกรณ์และเทมเพลตที่เลือกก่อนดำเนินการ ลดความผิดพลาดที่อาจเกิดขึ้น และช่วยให้การตั้งค่าเครือข่ายเป็นไปอย่างมีประสิทธิภาพ</w:t>
      </w:r>
    </w:p>
    <w:p w14:paraId="3B79F542" w14:textId="77777777" w:rsidR="004B742B" w:rsidRPr="004B742B" w:rsidRDefault="004B742B" w:rsidP="007B5551">
      <w:pPr>
        <w:pStyle w:val="Paragraph111"/>
        <w:rPr>
          <w:rFonts w:hint="cs"/>
        </w:rPr>
      </w:pPr>
    </w:p>
    <w:p w14:paraId="70128A0C" w14:textId="32348947" w:rsidR="007B5551" w:rsidRDefault="000D4821" w:rsidP="007B5551">
      <w:pPr>
        <w:keepNext/>
        <w:jc w:val="center"/>
      </w:pPr>
      <w:r w:rsidRPr="000D4821">
        <w:lastRenderedPageBreak/>
        <w:drawing>
          <wp:inline distT="0" distB="0" distL="0" distR="0" wp14:anchorId="24833D2A" wp14:editId="08CD769B">
            <wp:extent cx="5274310" cy="2493010"/>
            <wp:effectExtent l="19050" t="19050" r="21590" b="21590"/>
            <wp:docPr id="6555470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547056" name=""/>
                    <pic:cNvPicPr/>
                  </pic:nvPicPr>
                  <pic:blipFill>
                    <a:blip r:embed="rId44"/>
                    <a:stretch>
                      <a:fillRect/>
                    </a:stretch>
                  </pic:blipFill>
                  <pic:spPr>
                    <a:xfrm>
                      <a:off x="0" y="0"/>
                      <a:ext cx="5274310" cy="2493010"/>
                    </a:xfrm>
                    <a:prstGeom prst="rect">
                      <a:avLst/>
                    </a:prstGeom>
                    <a:ln w="19050">
                      <a:solidFill>
                        <a:schemeClr val="tx1"/>
                      </a:solidFill>
                    </a:ln>
                  </pic:spPr>
                </pic:pic>
              </a:graphicData>
            </a:graphic>
          </wp:inline>
        </w:drawing>
      </w:r>
    </w:p>
    <w:p w14:paraId="37217639" w14:textId="18336601" w:rsidR="0054045D" w:rsidRDefault="007B5551" w:rsidP="007B5551">
      <w:pPr>
        <w:pStyle w:val="Caption"/>
        <w:rPr>
          <w:b/>
          <w:bCs w:val="0"/>
        </w:rPr>
      </w:pPr>
      <w:r w:rsidRPr="007B5551">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3</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22</w:t>
      </w:r>
      <w:r w:rsidR="00127498">
        <w:rPr>
          <w:cs/>
        </w:rPr>
        <w:fldChar w:fldCharType="end"/>
      </w:r>
      <w:r w:rsidRPr="007B5551">
        <w:t xml:space="preserve"> </w:t>
      </w:r>
      <w:r w:rsidRPr="007B5551">
        <w:rPr>
          <w:b/>
          <w:bCs w:val="0"/>
          <w:cs/>
        </w:rPr>
        <w:t>หน้าจอสำหรับการ</w:t>
      </w:r>
      <w:r w:rsidRPr="007B5551">
        <w:rPr>
          <w:b/>
          <w:bCs w:val="0"/>
        </w:rPr>
        <w:t xml:space="preserve"> </w:t>
      </w:r>
      <w:r w:rsidRPr="007B5551">
        <w:t>Deploy</w:t>
      </w:r>
      <w:r w:rsidRPr="007B5551">
        <w:rPr>
          <w:b/>
          <w:bCs w:val="0"/>
          <w:cs/>
        </w:rPr>
        <w:t xml:space="preserve"> การตั้งค่าไปยังอุปกรณ์</w:t>
      </w:r>
      <w:r w:rsidRPr="007B5551">
        <w:rPr>
          <w:b/>
          <w:bCs w:val="0"/>
        </w:rPr>
        <w:t xml:space="preserve"> </w:t>
      </w:r>
      <w:r w:rsidRPr="007B5551">
        <w:rPr>
          <w:b/>
          <w:bCs w:val="0"/>
          <w:cs/>
        </w:rPr>
        <w:t>(</w:t>
      </w:r>
      <w:r w:rsidRPr="007B5551">
        <w:t>Deploy Devices</w:t>
      </w:r>
      <w:r w:rsidRPr="007B5551">
        <w:rPr>
          <w:b/>
          <w:bCs w:val="0"/>
          <w:cs/>
        </w:rPr>
        <w:t>) (ต่อ)</w:t>
      </w:r>
    </w:p>
    <w:p w14:paraId="2DA1ED22" w14:textId="77777777" w:rsidR="000D4821" w:rsidRPr="000D4821" w:rsidRDefault="000D4821" w:rsidP="000D4821">
      <w:pPr>
        <w:pStyle w:val="Paragraph111"/>
      </w:pPr>
      <w:r w:rsidRPr="000D4821">
        <w:rPr>
          <w:cs/>
        </w:rPr>
        <w:t>จากภาพที่</w:t>
      </w:r>
      <w:r w:rsidRPr="000D4821">
        <w:t xml:space="preserve"> 3- </w:t>
      </w:r>
      <w:r w:rsidRPr="000D4821">
        <w:rPr>
          <w:cs/>
        </w:rPr>
        <w:t>แสดง</w:t>
      </w:r>
      <w:r w:rsidRPr="000D4821">
        <w:t xml:space="preserve"> </w:t>
      </w:r>
      <w:r w:rsidRPr="000D4821">
        <w:rPr>
          <w:cs/>
        </w:rPr>
        <w:t xml:space="preserve">หน้าจอ </w:t>
      </w:r>
      <w:r w:rsidRPr="000D4821">
        <w:t xml:space="preserve">Deployment Log </w:t>
      </w:r>
      <w:r w:rsidRPr="000D4821">
        <w:rPr>
          <w:cs/>
        </w:rPr>
        <w:t>ซึ่งเป็นส่วนที่ใช้บันทึกและแสดงรายละเอียดเกี่ยวกับการดำเนินการ</w:t>
      </w:r>
      <w:r w:rsidRPr="000D4821">
        <w:t xml:space="preserve"> Deploy Configuration </w:t>
      </w:r>
      <w:r w:rsidRPr="000D4821">
        <w:rPr>
          <w:cs/>
        </w:rPr>
        <w:t>ไปยังอุปกรณ์เครือข่าย โดยจะแสดงข้อมูลเกี่ยวกับอุปกรณ์ที่ได้รับการตั้งค่า พร้อมกับสถานะของแต่ละรายการ</w:t>
      </w:r>
    </w:p>
    <w:p w14:paraId="38130233" w14:textId="77777777" w:rsidR="000D4821" w:rsidRPr="000D4821" w:rsidRDefault="000D4821" w:rsidP="000D4821">
      <w:pPr>
        <w:pStyle w:val="Paragraph111"/>
        <w:ind w:firstLine="720"/>
      </w:pPr>
      <w:r w:rsidRPr="000D4821">
        <w:rPr>
          <w:cs/>
        </w:rPr>
        <w:t>ตาราง</w:t>
      </w:r>
      <w:r w:rsidRPr="000D4821">
        <w:t xml:space="preserve"> Deployment Details </w:t>
      </w:r>
      <w:r w:rsidRPr="000D4821">
        <w:rPr>
          <w:cs/>
        </w:rPr>
        <w:t>ประกอบด้วยข้อมูลสำคัญ ดังนี้</w:t>
      </w:r>
    </w:p>
    <w:p w14:paraId="0998E078" w14:textId="77777777" w:rsidR="000D4821" w:rsidRPr="000D4821" w:rsidRDefault="000D4821" w:rsidP="000D4821">
      <w:pPr>
        <w:pStyle w:val="Paragraph111"/>
        <w:numPr>
          <w:ilvl w:val="0"/>
          <w:numId w:val="50"/>
        </w:numPr>
      </w:pPr>
      <w:r w:rsidRPr="000D4821">
        <w:t xml:space="preserve">Device Name – </w:t>
      </w:r>
      <w:r w:rsidRPr="000D4821">
        <w:rPr>
          <w:cs/>
        </w:rPr>
        <w:t>ชื่ออุปกรณ์ที่ได้รับการตั้งค่า</w:t>
      </w:r>
    </w:p>
    <w:p w14:paraId="48E8233A" w14:textId="77777777" w:rsidR="000D4821" w:rsidRPr="000D4821" w:rsidRDefault="000D4821" w:rsidP="000D4821">
      <w:pPr>
        <w:pStyle w:val="Paragraph111"/>
        <w:numPr>
          <w:ilvl w:val="0"/>
          <w:numId w:val="50"/>
        </w:numPr>
      </w:pPr>
      <w:r w:rsidRPr="000D4821">
        <w:t xml:space="preserve">IP Address – </w:t>
      </w:r>
      <w:r w:rsidRPr="000D4821">
        <w:rPr>
          <w:cs/>
        </w:rPr>
        <w:t xml:space="preserve">ที่อยู่ </w:t>
      </w:r>
      <w:r w:rsidRPr="000D4821">
        <w:t xml:space="preserve">IP </w:t>
      </w:r>
      <w:r w:rsidRPr="000D4821">
        <w:rPr>
          <w:cs/>
        </w:rPr>
        <w:t>ของอุปกรณ์</w:t>
      </w:r>
    </w:p>
    <w:p w14:paraId="0C9C346D" w14:textId="77777777" w:rsidR="000D4821" w:rsidRPr="000D4821" w:rsidRDefault="000D4821" w:rsidP="000D4821">
      <w:pPr>
        <w:pStyle w:val="Paragraph111"/>
        <w:numPr>
          <w:ilvl w:val="0"/>
          <w:numId w:val="50"/>
        </w:numPr>
      </w:pPr>
      <w:r w:rsidRPr="000D4821">
        <w:t xml:space="preserve">Deployed Template Name – </w:t>
      </w:r>
      <w:r w:rsidRPr="000D4821">
        <w:rPr>
          <w:cs/>
        </w:rPr>
        <w:t>ชื่อเทมเพลตที่ถูกนำไปใช้ในการกำหนดค่า</w:t>
      </w:r>
    </w:p>
    <w:p w14:paraId="5F93F098" w14:textId="77777777" w:rsidR="000D4821" w:rsidRPr="000D4821" w:rsidRDefault="000D4821" w:rsidP="000D4821">
      <w:pPr>
        <w:pStyle w:val="Paragraph111"/>
        <w:numPr>
          <w:ilvl w:val="0"/>
          <w:numId w:val="50"/>
        </w:numPr>
      </w:pPr>
      <w:r w:rsidRPr="000D4821">
        <w:t xml:space="preserve">Description – </w:t>
      </w:r>
      <w:r w:rsidRPr="000D4821">
        <w:rPr>
          <w:cs/>
        </w:rPr>
        <w:t>ประเภทของไฟล์เทมเพลต</w:t>
      </w:r>
    </w:p>
    <w:p w14:paraId="161B28A8" w14:textId="4C286906" w:rsidR="000D4821" w:rsidRPr="000D4821" w:rsidRDefault="000D4821" w:rsidP="000D4821">
      <w:pPr>
        <w:pStyle w:val="Paragraph111"/>
        <w:numPr>
          <w:ilvl w:val="0"/>
          <w:numId w:val="50"/>
        </w:numPr>
      </w:pPr>
      <w:r w:rsidRPr="000D4821">
        <w:t xml:space="preserve">Status – </w:t>
      </w:r>
      <w:r w:rsidRPr="000D4821">
        <w:rPr>
          <w:cs/>
        </w:rPr>
        <w:t xml:space="preserve">สถานะของการ </w:t>
      </w:r>
      <w:r w:rsidRPr="000D4821">
        <w:t xml:space="preserve">Deploy </w:t>
      </w:r>
      <w:r w:rsidRPr="000D4821">
        <w:rPr>
          <w:cs/>
        </w:rPr>
        <w:t>ซึ่งจะแสดงเป็น</w:t>
      </w:r>
      <w:r w:rsidRPr="000D4821">
        <w:t xml:space="preserve"> Success </w:t>
      </w:r>
      <w:r w:rsidRPr="000D4821">
        <w:rPr>
          <w:cs/>
        </w:rPr>
        <w:t>หากดำเนินการสำเร็จ</w:t>
      </w:r>
      <w:r>
        <w:t xml:space="preserve"> </w:t>
      </w:r>
      <w:r>
        <w:rPr>
          <w:rFonts w:hint="cs"/>
          <w:cs/>
        </w:rPr>
        <w:t>และ</w:t>
      </w:r>
      <w:r w:rsidRPr="000D4821">
        <w:rPr>
          <w:cs/>
        </w:rPr>
        <w:t>ที่คอลัมน์</w:t>
      </w:r>
      <w:r w:rsidRPr="000D4821">
        <w:t xml:space="preserve"> Status </w:t>
      </w:r>
      <w:r w:rsidRPr="000D4821">
        <w:rPr>
          <w:cs/>
        </w:rPr>
        <w:t>มี</w:t>
      </w:r>
      <w:r>
        <w:rPr>
          <w:rFonts w:hint="cs"/>
          <w:cs/>
        </w:rPr>
        <w:t xml:space="preserve">ปุ่ม </w:t>
      </w:r>
      <w:r>
        <w:t xml:space="preserve">View </w:t>
      </w:r>
      <w:proofErr w:type="gramStart"/>
      <w:r>
        <w:t>Deploy</w:t>
      </w:r>
      <w:r>
        <w:rPr>
          <w:rFonts w:hint="cs"/>
          <w:cs/>
        </w:rPr>
        <w:t xml:space="preserve"> </w:t>
      </w:r>
      <w:r w:rsidRPr="000D4821">
        <w:rPr>
          <w:cs/>
        </w:rPr>
        <w:t xml:space="preserve"> </w:t>
      </w:r>
      <w:r w:rsidRPr="000D4821">
        <w:rPr>
          <w:rFonts w:hint="cs"/>
          <w:cs/>
        </w:rPr>
        <w:t>ซึ่งผู้ใ</w:t>
      </w:r>
      <w:r w:rsidRPr="000D4821">
        <w:rPr>
          <w:cs/>
        </w:rPr>
        <w:t>ช้สามารถกดเพื่อดูรายละเอียดของการ</w:t>
      </w:r>
      <w:r>
        <w:rPr>
          <w:rFonts w:hint="cs"/>
          <w:cs/>
        </w:rPr>
        <w:t>หลังจากส่งคำสั่งไปยังอุปกรณ์ไปแล้ว</w:t>
      </w:r>
      <w:proofErr w:type="gramEnd"/>
    </w:p>
    <w:p w14:paraId="4BAC52C6" w14:textId="10C4CEDB" w:rsidR="007B5551" w:rsidRPr="000D4821" w:rsidRDefault="000D4821" w:rsidP="000D4821">
      <w:pPr>
        <w:pStyle w:val="Paragraph111"/>
      </w:pPr>
      <w:r w:rsidRPr="000D4821">
        <w:rPr>
          <w:cs/>
        </w:rPr>
        <w:t>การออกแบบอินเทอร์เฟซนี้ช่วยให้</w:t>
      </w:r>
      <w:r w:rsidRPr="000D4821">
        <w:t xml:space="preserve"> </w:t>
      </w:r>
      <w:r w:rsidRPr="000D4821">
        <w:rPr>
          <w:cs/>
        </w:rPr>
        <w:t xml:space="preserve">ผู้ดูแลระบบสามารถตรวจสอบประวัติการตั้งค่าอุปกรณ์เครือข่ายได้อย่างง่ายดาย และมั่นใจได้ว่ากระบวนการ </w:t>
      </w:r>
      <w:r w:rsidRPr="000D4821">
        <w:t xml:space="preserve">Deploy </w:t>
      </w:r>
      <w:r w:rsidRPr="000D4821">
        <w:rPr>
          <w:cs/>
        </w:rPr>
        <w:t>ทำงานได้ถูกต้องและครบถ้วน</w:t>
      </w:r>
    </w:p>
    <w:p w14:paraId="28C9F717" w14:textId="77777777" w:rsidR="00BF16B2" w:rsidRDefault="00BF16B2" w:rsidP="000D4821">
      <w:pPr>
        <w:pStyle w:val="Paragraph111"/>
        <w:ind w:firstLine="0"/>
        <w:jc w:val="left"/>
      </w:pPr>
    </w:p>
    <w:p w14:paraId="1744DC00" w14:textId="77777777" w:rsidR="000D4821" w:rsidRPr="00BF16B2" w:rsidRDefault="000D4821" w:rsidP="000D4821">
      <w:pPr>
        <w:pStyle w:val="Paragraph111"/>
        <w:ind w:firstLine="0"/>
        <w:jc w:val="left"/>
        <w:rPr>
          <w:rFonts w:hint="cs"/>
        </w:rPr>
      </w:pPr>
    </w:p>
    <w:p w14:paraId="19125ECC" w14:textId="20915D78" w:rsidR="00BF16B2" w:rsidRPr="00BF16B2" w:rsidRDefault="00BF16B2" w:rsidP="00BF16B2">
      <w:pPr>
        <w:pStyle w:val="Paragraph111"/>
        <w:rPr>
          <w:rFonts w:hint="cs"/>
        </w:rPr>
      </w:pPr>
    </w:p>
    <w:p w14:paraId="1038694D" w14:textId="3A2145EF" w:rsidR="00792AC1" w:rsidRDefault="00792AC1" w:rsidP="00792AC1">
      <w:pPr>
        <w:pStyle w:val="Paragraph111"/>
      </w:pPr>
    </w:p>
    <w:p w14:paraId="629EDBFB" w14:textId="5F2C5DA7" w:rsidR="00C61E0E" w:rsidRPr="00792AC1" w:rsidRDefault="00C61E0E" w:rsidP="00C61E0E">
      <w:pPr>
        <w:pStyle w:val="Paragraph111"/>
        <w:rPr>
          <w:rFonts w:hint="cs"/>
          <w:cs/>
        </w:rPr>
      </w:pPr>
    </w:p>
    <w:p w14:paraId="67FF88B6" w14:textId="77777777" w:rsidR="00C61E0E" w:rsidRDefault="00C61E0E" w:rsidP="00C61E0E"/>
    <w:p w14:paraId="62DE9380" w14:textId="36FD0532" w:rsidR="00C61E0E" w:rsidRPr="00C61E0E" w:rsidRDefault="00C61E0E" w:rsidP="00C61E0E">
      <w:pPr>
        <w:sectPr w:rsidR="00C61E0E" w:rsidRPr="00C61E0E" w:rsidSect="008C6B9A">
          <w:headerReference w:type="default" r:id="rId45"/>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5" w:name="_Toc179937839"/>
      <w:bookmarkStart w:id="66" w:name="_Toc179998687"/>
      <w:bookmarkStart w:id="67" w:name="_Toc180004276"/>
      <w:bookmarkStart w:id="68" w:name="_Toc180028040"/>
      <w:bookmarkStart w:id="69" w:name="_Toc182152161"/>
      <w:bookmarkStart w:id="70" w:name="_Toc182152198"/>
      <w:bookmarkStart w:id="71" w:name="_Toc182152440"/>
      <w:bookmarkStart w:id="72" w:name="_Toc184982265"/>
      <w:r w:rsidRPr="00054FD3">
        <w:rPr>
          <w:rFonts w:ascii="TH Sarabun New" w:hAnsi="TH Sarabun New" w:cs="TH Sarabun New"/>
          <w:b/>
          <w:bCs/>
          <w:sz w:val="40"/>
          <w:szCs w:val="40"/>
          <w:cs/>
        </w:rPr>
        <w:t>ผลการดำเนินงาน</w:t>
      </w:r>
      <w:bookmarkEnd w:id="65"/>
      <w:bookmarkEnd w:id="66"/>
      <w:bookmarkEnd w:id="67"/>
      <w:bookmarkEnd w:id="68"/>
      <w:bookmarkEnd w:id="69"/>
      <w:bookmarkEnd w:id="70"/>
      <w:bookmarkEnd w:id="71"/>
      <w:bookmarkEnd w:id="72"/>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3" w:name="_Toc179998688"/>
      <w:bookmarkStart w:id="74" w:name="_Toc180004277"/>
      <w:bookmarkStart w:id="75" w:name="_Toc180028041"/>
      <w:bookmarkStart w:id="76" w:name="_Toc182152162"/>
      <w:bookmarkStart w:id="77" w:name="_Toc182152199"/>
      <w:bookmarkStart w:id="78" w:name="_Toc184982266"/>
      <w:r w:rsidRPr="00054FD3">
        <w:rPr>
          <w:bCs/>
          <w:color w:val="auto"/>
          <w:cs/>
        </w:rPr>
        <w:t>ผลการดำเนินงาน</w:t>
      </w:r>
      <w:bookmarkEnd w:id="73"/>
      <w:bookmarkEnd w:id="74"/>
      <w:bookmarkEnd w:id="75"/>
      <w:bookmarkEnd w:id="76"/>
      <w:bookmarkEnd w:id="77"/>
      <w:bookmarkEnd w:id="78"/>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46"/>
                    <a:stretch>
                      <a:fillRect/>
                    </a:stretch>
                  </pic:blipFill>
                  <pic:spPr>
                    <a:xfrm>
                      <a:off x="0" y="0"/>
                      <a:ext cx="4044147" cy="1914956"/>
                    </a:xfrm>
                    <a:prstGeom prst="rect">
                      <a:avLst/>
                    </a:prstGeom>
                    <a:ln w="19050">
                      <a:solidFill>
                        <a:schemeClr val="tx1"/>
                      </a:solidFill>
                    </a:ln>
                  </pic:spPr>
                </pic:pic>
              </a:graphicData>
            </a:graphic>
          </wp:inline>
        </w:drawing>
      </w:r>
    </w:p>
    <w:p w14:paraId="29FC5619" w14:textId="0BF7AE61" w:rsidR="00523F15" w:rsidRPr="00FF3334" w:rsidRDefault="00FF3334" w:rsidP="00FF3334">
      <w:pPr>
        <w:pStyle w:val="Caption"/>
        <w:rPr>
          <w:b/>
          <w:bCs w:val="0"/>
        </w:rPr>
      </w:pPr>
      <w:bookmarkStart w:id="79" w:name="_Toc191388374"/>
      <w:r w:rsidRPr="00FF3334">
        <w:rPr>
          <w:rFonts w:hint="cs"/>
          <w:cs/>
        </w:rPr>
        <w:t>ภาพที่</w:t>
      </w:r>
      <w:r w:rsidRPr="00FF3334">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w:t>
      </w:r>
      <w:r w:rsidR="00127498">
        <w:rPr>
          <w:cs/>
        </w:rPr>
        <w:fldChar w:fldCharType="end"/>
      </w:r>
      <w:r w:rsidRPr="00FF3334">
        <w:rPr>
          <w:rFonts w:hint="cs"/>
          <w:b/>
          <w:bCs w:val="0"/>
          <w:cs/>
        </w:rPr>
        <w:t xml:space="preserve"> หน้าจอสำหรับการตั้งค่าด้วยสาย</w:t>
      </w:r>
      <w:r w:rsidRPr="00FF3334">
        <w:rPr>
          <w:b/>
          <w:bCs w:val="0"/>
        </w:rPr>
        <w:t xml:space="preserve"> </w:t>
      </w:r>
      <w:r w:rsidRPr="00FF3334">
        <w:t>Serial Console</w:t>
      </w:r>
      <w:bookmarkEnd w:id="33"/>
      <w:bookmarkEnd w:id="34"/>
      <w:bookmarkEnd w:id="36"/>
      <w:bookmarkEnd w:id="37"/>
      <w:bookmarkEnd w:id="79"/>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49064610"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00123CC3">
        <w:rPr>
          <w:rFonts w:hint="cs"/>
          <w:cs/>
        </w:rPr>
        <w:t>อนุกรม</w:t>
      </w:r>
      <w:r w:rsidRPr="00EF1044">
        <w:t xml:space="preserve">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47"/>
                    <a:stretch>
                      <a:fillRect/>
                    </a:stretch>
                  </pic:blipFill>
                  <pic:spPr>
                    <a:xfrm>
                      <a:off x="0" y="0"/>
                      <a:ext cx="4502292" cy="2348716"/>
                    </a:xfrm>
                    <a:prstGeom prst="rect">
                      <a:avLst/>
                    </a:prstGeom>
                    <a:ln w="19050">
                      <a:solidFill>
                        <a:schemeClr val="tx1"/>
                      </a:solidFill>
                    </a:ln>
                  </pic:spPr>
                </pic:pic>
              </a:graphicData>
            </a:graphic>
          </wp:inline>
        </w:drawing>
      </w:r>
    </w:p>
    <w:p w14:paraId="00C5CD43" w14:textId="691585E7" w:rsidR="00211E80" w:rsidRPr="0073478B" w:rsidRDefault="0073478B" w:rsidP="0073478B">
      <w:pPr>
        <w:pStyle w:val="Caption"/>
        <w:rPr>
          <w:b/>
          <w:bCs w:val="0"/>
        </w:rPr>
      </w:pPr>
      <w:bookmarkStart w:id="80" w:name="_Toc191388375"/>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2</w:t>
      </w:r>
      <w:r w:rsidR="00127498">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80"/>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48"/>
                    <a:stretch>
                      <a:fillRect/>
                    </a:stretch>
                  </pic:blipFill>
                  <pic:spPr>
                    <a:xfrm>
                      <a:off x="0" y="0"/>
                      <a:ext cx="5274310" cy="2228850"/>
                    </a:xfrm>
                    <a:prstGeom prst="rect">
                      <a:avLst/>
                    </a:prstGeom>
                    <a:ln w="19050">
                      <a:solidFill>
                        <a:schemeClr val="tx1"/>
                      </a:solidFill>
                    </a:ln>
                  </pic:spPr>
                </pic:pic>
              </a:graphicData>
            </a:graphic>
          </wp:inline>
        </w:drawing>
      </w:r>
    </w:p>
    <w:p w14:paraId="054BF794" w14:textId="7E6F6329" w:rsidR="00523F15" w:rsidRPr="0073478B" w:rsidRDefault="0073478B" w:rsidP="0073478B">
      <w:pPr>
        <w:pStyle w:val="Caption"/>
        <w:rPr>
          <w:b/>
          <w:bCs w:val="0"/>
          <w:cs/>
        </w:rPr>
      </w:pPr>
      <w:bookmarkStart w:id="81" w:name="_Toc191388376"/>
      <w:r w:rsidRPr="0073478B">
        <w:rPr>
          <w:rFonts w:hint="cs"/>
          <w:cs/>
        </w:rPr>
        <w:t>ภาพที่</w:t>
      </w:r>
      <w:r w:rsidRPr="0073478B">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3</w:t>
      </w:r>
      <w:r w:rsidR="00127498">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81"/>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49"/>
                    <a:stretch>
                      <a:fillRect/>
                    </a:stretch>
                  </pic:blipFill>
                  <pic:spPr>
                    <a:xfrm>
                      <a:off x="0" y="0"/>
                      <a:ext cx="4798232" cy="3683304"/>
                    </a:xfrm>
                    <a:prstGeom prst="rect">
                      <a:avLst/>
                    </a:prstGeom>
                    <a:ln w="19050">
                      <a:solidFill>
                        <a:schemeClr val="tx1"/>
                      </a:solidFill>
                    </a:ln>
                  </pic:spPr>
                </pic:pic>
              </a:graphicData>
            </a:graphic>
          </wp:inline>
        </w:drawing>
      </w:r>
    </w:p>
    <w:p w14:paraId="3176CD28" w14:textId="109C9E52" w:rsidR="001D0D4F" w:rsidRPr="0073478B" w:rsidRDefault="0073478B" w:rsidP="0073478B">
      <w:pPr>
        <w:pStyle w:val="Caption"/>
        <w:rPr>
          <w:cs/>
        </w:rPr>
      </w:pPr>
      <w:bookmarkStart w:id="82" w:name="_Toc191388377"/>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4</w:t>
      </w:r>
      <w:r w:rsidR="00127498">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82"/>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50"/>
                    <a:stretch>
                      <a:fillRect/>
                    </a:stretch>
                  </pic:blipFill>
                  <pic:spPr>
                    <a:xfrm>
                      <a:off x="0" y="0"/>
                      <a:ext cx="4508667" cy="2165853"/>
                    </a:xfrm>
                    <a:prstGeom prst="rect">
                      <a:avLst/>
                    </a:prstGeom>
                    <a:ln w="19050">
                      <a:solidFill>
                        <a:schemeClr val="tx1"/>
                      </a:solidFill>
                    </a:ln>
                  </pic:spPr>
                </pic:pic>
              </a:graphicData>
            </a:graphic>
          </wp:inline>
        </w:drawing>
      </w:r>
    </w:p>
    <w:p w14:paraId="30516C37" w14:textId="65AEF16C" w:rsidR="001D0D4F" w:rsidRPr="0073478B" w:rsidRDefault="0073478B" w:rsidP="0073478B">
      <w:pPr>
        <w:pStyle w:val="Caption"/>
        <w:rPr>
          <w:cs/>
        </w:rPr>
      </w:pPr>
      <w:bookmarkStart w:id="83" w:name="_Toc191388378"/>
      <w:r w:rsidRPr="0073478B">
        <w:rPr>
          <w:rFonts w:hint="cs"/>
          <w:cs/>
        </w:rPr>
        <w:t>ภาพที่</w:t>
      </w:r>
      <w:r w:rsidRPr="0073478B">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5</w:t>
      </w:r>
      <w:r w:rsidR="00127498">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83"/>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51"/>
                    <a:stretch>
                      <a:fillRect/>
                    </a:stretch>
                  </pic:blipFill>
                  <pic:spPr>
                    <a:xfrm>
                      <a:off x="0" y="0"/>
                      <a:ext cx="5274310" cy="2757805"/>
                    </a:xfrm>
                    <a:prstGeom prst="rect">
                      <a:avLst/>
                    </a:prstGeom>
                    <a:ln w="19050">
                      <a:solidFill>
                        <a:schemeClr val="tx1"/>
                      </a:solidFill>
                    </a:ln>
                  </pic:spPr>
                </pic:pic>
              </a:graphicData>
            </a:graphic>
          </wp:inline>
        </w:drawing>
      </w:r>
    </w:p>
    <w:p w14:paraId="323FF406" w14:textId="5E1997D1" w:rsidR="001D0D4F" w:rsidRDefault="0073478B" w:rsidP="0073478B">
      <w:pPr>
        <w:pStyle w:val="Caption"/>
        <w:rPr>
          <w:cs/>
        </w:rPr>
      </w:pPr>
      <w:bookmarkStart w:id="84" w:name="_Toc191388379"/>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6</w:t>
      </w:r>
      <w:r w:rsidR="00127498">
        <w:rPr>
          <w:cs/>
        </w:rPr>
        <w:fldChar w:fldCharType="end"/>
      </w:r>
      <w:r>
        <w:rPr>
          <w:rFonts w:hint="cs"/>
          <w:cs/>
        </w:rPr>
        <w:t xml:space="preserve"> </w:t>
      </w:r>
      <w:bookmarkEnd w:id="8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lastRenderedPageBreak/>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52"/>
                    <a:stretch>
                      <a:fillRect/>
                    </a:stretch>
                  </pic:blipFill>
                  <pic:spPr>
                    <a:xfrm>
                      <a:off x="0" y="0"/>
                      <a:ext cx="4940554" cy="2312650"/>
                    </a:xfrm>
                    <a:prstGeom prst="rect">
                      <a:avLst/>
                    </a:prstGeom>
                    <a:ln w="19050">
                      <a:solidFill>
                        <a:schemeClr val="tx1"/>
                      </a:solidFill>
                    </a:ln>
                  </pic:spPr>
                </pic:pic>
              </a:graphicData>
            </a:graphic>
          </wp:inline>
        </w:drawing>
      </w:r>
    </w:p>
    <w:p w14:paraId="05C4B389" w14:textId="178AF8FC" w:rsidR="001D0D4F" w:rsidRPr="0073478B" w:rsidRDefault="0073478B" w:rsidP="0073478B">
      <w:pPr>
        <w:pStyle w:val="Caption"/>
        <w:rPr>
          <w:b/>
          <w:bCs w:val="0"/>
        </w:rPr>
      </w:pPr>
      <w:bookmarkStart w:id="85" w:name="_Toc191388380"/>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7</w:t>
      </w:r>
      <w:r w:rsidR="00127498">
        <w:rPr>
          <w:cs/>
        </w:rPr>
        <w:fldChar w:fldCharType="end"/>
      </w:r>
      <w:r>
        <w:rPr>
          <w:rFonts w:hint="cs"/>
          <w:cs/>
        </w:rPr>
        <w:t xml:space="preserve"> </w:t>
      </w:r>
      <w:bookmarkEnd w:id="85"/>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xml:space="preserve">), VLAN </w:t>
      </w:r>
      <w:proofErr w:type="spellStart"/>
      <w:r w:rsidR="00026A91" w:rsidRPr="00026A91">
        <w:t>Trunking</w:t>
      </w:r>
      <w:proofErr w:type="spellEnd"/>
      <w:r w:rsidR="00026A91" w:rsidRPr="00026A91">
        <w:t xml:space="preserve">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w:t>
      </w:r>
      <w:proofErr w:type="spellStart"/>
      <w:r w:rsidRPr="00400433">
        <w:t>Trunking</w:t>
      </w:r>
      <w:proofErr w:type="spellEnd"/>
      <w:r w:rsidRPr="00400433">
        <w:t xml:space="preserve">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w:t>
      </w:r>
      <w:proofErr w:type="spellStart"/>
      <w:r w:rsidRPr="00400433">
        <w:t>Timezone</w:t>
      </w:r>
      <w:proofErr w:type="spellEnd"/>
      <w:r w:rsidRPr="00400433">
        <w:t xml:space="preserv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53"/>
                    <a:stretch>
                      <a:fillRect/>
                    </a:stretch>
                  </pic:blipFill>
                  <pic:spPr>
                    <a:xfrm>
                      <a:off x="0" y="0"/>
                      <a:ext cx="5274310" cy="2543175"/>
                    </a:xfrm>
                    <a:prstGeom prst="rect">
                      <a:avLst/>
                    </a:prstGeom>
                    <a:ln w="19050">
                      <a:solidFill>
                        <a:schemeClr val="tx1"/>
                      </a:solidFill>
                    </a:ln>
                  </pic:spPr>
                </pic:pic>
              </a:graphicData>
            </a:graphic>
          </wp:inline>
        </w:drawing>
      </w:r>
    </w:p>
    <w:p w14:paraId="06C2B705" w14:textId="284EABB8" w:rsidR="001D0D4F" w:rsidRPr="00877C7D" w:rsidRDefault="0073478B" w:rsidP="00877C7D">
      <w:pPr>
        <w:pStyle w:val="Caption"/>
        <w:rPr>
          <w:b/>
          <w:bCs w:val="0"/>
        </w:rPr>
      </w:pPr>
      <w:bookmarkStart w:id="86" w:name="_Toc191388381"/>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8</w:t>
      </w:r>
      <w:r w:rsidR="00127498">
        <w:rPr>
          <w:cs/>
        </w:rPr>
        <w:fldChar w:fldCharType="end"/>
      </w:r>
      <w:r>
        <w:t xml:space="preserve"> </w:t>
      </w:r>
      <w:bookmarkEnd w:id="86"/>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38D47A4A" w:rsidR="00400433" w:rsidRPr="000571C7" w:rsidRDefault="000571C7" w:rsidP="000571C7">
      <w:pPr>
        <w:pStyle w:val="Caption"/>
        <w:rPr>
          <w:b/>
          <w:bCs w:val="0"/>
        </w:rPr>
      </w:pPr>
      <w:r>
        <w:rPr>
          <w:cs/>
        </w:rPr>
        <w:t xml:space="preserve">ภาพที่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9</w:t>
      </w:r>
      <w:r w:rsidR="00127498">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lastRenderedPageBreak/>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55"/>
                    <a:stretch>
                      <a:fillRect/>
                    </a:stretch>
                  </pic:blipFill>
                  <pic:spPr>
                    <a:xfrm>
                      <a:off x="0" y="0"/>
                      <a:ext cx="5274310" cy="2517140"/>
                    </a:xfrm>
                    <a:prstGeom prst="rect">
                      <a:avLst/>
                    </a:prstGeom>
                    <a:ln w="19050">
                      <a:solidFill>
                        <a:schemeClr val="tx1"/>
                      </a:solidFill>
                    </a:ln>
                  </pic:spPr>
                </pic:pic>
              </a:graphicData>
            </a:graphic>
          </wp:inline>
        </w:drawing>
      </w:r>
    </w:p>
    <w:p w14:paraId="206840BC" w14:textId="7A6E97A8" w:rsidR="00301912" w:rsidRDefault="00877C7D" w:rsidP="00877C7D">
      <w:pPr>
        <w:pStyle w:val="Caption"/>
      </w:pPr>
      <w:bookmarkStart w:id="87" w:name="_Toc191388382"/>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0</w:t>
      </w:r>
      <w:r w:rsidR="00127498">
        <w:rPr>
          <w:cs/>
        </w:rPr>
        <w:fldChar w:fldCharType="end"/>
      </w:r>
      <w:r>
        <w:t xml:space="preserve"> </w:t>
      </w:r>
      <w:r w:rsidRPr="00877C7D">
        <w:rPr>
          <w:rFonts w:hint="cs"/>
          <w:b/>
          <w:bCs w:val="0"/>
          <w:cs/>
        </w:rPr>
        <w:t>หน้าจอสำหรับจัดการรายการเทมเพลตการตั้งค่า</w:t>
      </w:r>
      <w:bookmarkEnd w:id="87"/>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lastRenderedPageBreak/>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56"/>
                    <a:stretch>
                      <a:fillRect/>
                    </a:stretch>
                  </pic:blipFill>
                  <pic:spPr>
                    <a:xfrm>
                      <a:off x="0" y="0"/>
                      <a:ext cx="4662511" cy="2221232"/>
                    </a:xfrm>
                    <a:prstGeom prst="rect">
                      <a:avLst/>
                    </a:prstGeom>
                    <a:ln w="19050">
                      <a:solidFill>
                        <a:schemeClr val="tx1"/>
                      </a:solidFill>
                    </a:ln>
                  </pic:spPr>
                </pic:pic>
              </a:graphicData>
            </a:graphic>
          </wp:inline>
        </w:drawing>
      </w:r>
    </w:p>
    <w:p w14:paraId="73685069" w14:textId="48E07D26" w:rsidR="001D0D4F" w:rsidRDefault="00877C7D" w:rsidP="00877C7D">
      <w:pPr>
        <w:pStyle w:val="Caption"/>
      </w:pPr>
      <w:bookmarkStart w:id="88" w:name="_Toc191388383"/>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1</w:t>
      </w:r>
      <w:r w:rsidR="00127498">
        <w:rPr>
          <w:cs/>
        </w:rPr>
        <w:fldChar w:fldCharType="end"/>
      </w:r>
      <w:r>
        <w:rPr>
          <w:rFonts w:hint="cs"/>
          <w:cs/>
        </w:rPr>
        <w:t xml:space="preserve"> </w:t>
      </w:r>
      <w:r w:rsidRPr="00877C7D">
        <w:rPr>
          <w:rFonts w:hint="cs"/>
          <w:b/>
          <w:bCs w:val="0"/>
          <w:cs/>
        </w:rPr>
        <w:t>หน้าจอสำหรับอัปโหลดเทมเพลตการตั้งค่า</w:t>
      </w:r>
      <w:bookmarkEnd w:id="88"/>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lastRenderedPageBreak/>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57"/>
                    <a:stretch>
                      <a:fillRect/>
                    </a:stretch>
                  </pic:blipFill>
                  <pic:spPr>
                    <a:xfrm>
                      <a:off x="0" y="0"/>
                      <a:ext cx="4814492" cy="2314504"/>
                    </a:xfrm>
                    <a:prstGeom prst="rect">
                      <a:avLst/>
                    </a:prstGeom>
                    <a:ln w="19050">
                      <a:solidFill>
                        <a:schemeClr val="tx1"/>
                      </a:solidFill>
                    </a:ln>
                  </pic:spPr>
                </pic:pic>
              </a:graphicData>
            </a:graphic>
          </wp:inline>
        </w:drawing>
      </w:r>
    </w:p>
    <w:p w14:paraId="183B0FEC" w14:textId="7B2BF107" w:rsidR="001D0D4F" w:rsidRPr="00877C7D" w:rsidRDefault="00877C7D" w:rsidP="00877C7D">
      <w:pPr>
        <w:pStyle w:val="Caption"/>
        <w:rPr>
          <w:b/>
          <w:bCs w:val="0"/>
        </w:rPr>
      </w:pPr>
      <w:bookmarkStart w:id="89" w:name="_Toc191388384"/>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2</w:t>
      </w:r>
      <w:r w:rsidR="00127498">
        <w:rPr>
          <w:cs/>
        </w:rPr>
        <w:fldChar w:fldCharType="end"/>
      </w:r>
      <w:r>
        <w:t xml:space="preserve"> </w:t>
      </w:r>
      <w:r w:rsidRPr="00877C7D">
        <w:rPr>
          <w:rFonts w:hint="cs"/>
          <w:b/>
          <w:bCs w:val="0"/>
          <w:cs/>
        </w:rPr>
        <w:t>หน้าจอสำหรับอัปเดตเฟิร์มแวร์ของอุปกรณ์เครือข่าย</w:t>
      </w:r>
      <w:bookmarkEnd w:id="89"/>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lastRenderedPageBreak/>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58"/>
                    <a:stretch>
                      <a:fillRect/>
                    </a:stretch>
                  </pic:blipFill>
                  <pic:spPr>
                    <a:xfrm>
                      <a:off x="0" y="0"/>
                      <a:ext cx="5274310" cy="1625600"/>
                    </a:xfrm>
                    <a:prstGeom prst="rect">
                      <a:avLst/>
                    </a:prstGeom>
                    <a:ln w="19050">
                      <a:solidFill>
                        <a:schemeClr val="tx1"/>
                      </a:solidFill>
                    </a:ln>
                  </pic:spPr>
                </pic:pic>
              </a:graphicData>
            </a:graphic>
          </wp:inline>
        </w:drawing>
      </w:r>
    </w:p>
    <w:p w14:paraId="56B177BC" w14:textId="51BA302A" w:rsidR="001D0D4F" w:rsidRPr="001D0D4F" w:rsidRDefault="00877C7D" w:rsidP="00877C7D">
      <w:pPr>
        <w:pStyle w:val="Caption"/>
      </w:pPr>
      <w:bookmarkStart w:id="90" w:name="_Toc191388385"/>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3</w:t>
      </w:r>
      <w:r w:rsidR="00127498">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90"/>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59"/>
                    <a:stretch>
                      <a:fillRect/>
                    </a:stretch>
                  </pic:blipFill>
                  <pic:spPr>
                    <a:xfrm>
                      <a:off x="0" y="0"/>
                      <a:ext cx="3925274" cy="1860087"/>
                    </a:xfrm>
                    <a:prstGeom prst="rect">
                      <a:avLst/>
                    </a:prstGeom>
                    <a:ln w="19050">
                      <a:solidFill>
                        <a:schemeClr val="tx1"/>
                      </a:solidFill>
                    </a:ln>
                  </pic:spPr>
                </pic:pic>
              </a:graphicData>
            </a:graphic>
          </wp:inline>
        </w:drawing>
      </w:r>
    </w:p>
    <w:p w14:paraId="7FC304EA" w14:textId="7C483EC7" w:rsidR="002E682B" w:rsidRPr="00877C7D" w:rsidRDefault="00877C7D" w:rsidP="00877C7D">
      <w:pPr>
        <w:pStyle w:val="Caption"/>
        <w:rPr>
          <w:b/>
          <w:bCs w:val="0"/>
        </w:rPr>
      </w:pPr>
      <w:bookmarkStart w:id="91" w:name="_Toc191388386"/>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4</w:t>
      </w:r>
      <w:r w:rsidR="00127498">
        <w:rPr>
          <w:cs/>
        </w:rPr>
        <w:fldChar w:fldCharType="end"/>
      </w:r>
      <w:r>
        <w:rPr>
          <w:rFonts w:hint="cs"/>
          <w:cs/>
        </w:rPr>
        <w:t xml:space="preserve"> </w:t>
      </w:r>
      <w:r w:rsidRPr="00877C7D">
        <w:rPr>
          <w:rFonts w:hint="cs"/>
          <w:b/>
          <w:bCs w:val="0"/>
          <w:cs/>
        </w:rPr>
        <w:t>หน้าจอสำหรับเลือกเทมเพลตการตั้งค่าไว้สำหรับการ</w:t>
      </w:r>
      <w:r>
        <w:t xml:space="preserve"> Deploy</w:t>
      </w:r>
      <w:bookmarkEnd w:id="91"/>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712E9E3F" w:rsidR="000D1A15" w:rsidRPr="000D1A15" w:rsidRDefault="00877C7D" w:rsidP="00877C7D">
      <w:pPr>
        <w:pStyle w:val="Caption"/>
      </w:pPr>
      <w:bookmarkStart w:id="92" w:name="_Toc191388387"/>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5</w:t>
      </w:r>
      <w:r w:rsidR="00127498">
        <w:rPr>
          <w:cs/>
        </w:rPr>
        <w:fldChar w:fldCharType="end"/>
      </w:r>
      <w:r>
        <w:t xml:space="preserve"> </w:t>
      </w:r>
      <w:r w:rsidRPr="00877C7D">
        <w:rPr>
          <w:rFonts w:hint="cs"/>
          <w:b/>
          <w:bCs w:val="0"/>
          <w:cs/>
        </w:rPr>
        <w:t>หน้าจอ</w:t>
      </w:r>
      <w:r w:rsidRPr="000D1A15">
        <w:rPr>
          <w:cs/>
        </w:rPr>
        <w:t xml:space="preserve"> </w:t>
      </w:r>
      <w:r w:rsidRPr="000D1A15">
        <w:t>Pre-Deployment</w:t>
      </w:r>
      <w:bookmarkEnd w:id="92"/>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61"/>
                    <a:stretch>
                      <a:fillRect/>
                    </a:stretch>
                  </pic:blipFill>
                  <pic:spPr>
                    <a:xfrm>
                      <a:off x="0" y="0"/>
                      <a:ext cx="5274310" cy="2510155"/>
                    </a:xfrm>
                    <a:prstGeom prst="rect">
                      <a:avLst/>
                    </a:prstGeom>
                    <a:ln w="19050">
                      <a:solidFill>
                        <a:schemeClr val="tx1"/>
                      </a:solidFill>
                    </a:ln>
                  </pic:spPr>
                </pic:pic>
              </a:graphicData>
            </a:graphic>
          </wp:inline>
        </w:drawing>
      </w:r>
    </w:p>
    <w:p w14:paraId="4E09664F" w14:textId="205603FF" w:rsidR="00B47FC2" w:rsidRDefault="00877C7D" w:rsidP="00877C7D">
      <w:pPr>
        <w:pStyle w:val="Caption"/>
      </w:pPr>
      <w:bookmarkStart w:id="93" w:name="_Toc191388388"/>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6</w:t>
      </w:r>
      <w:r w:rsidR="00127498">
        <w:rPr>
          <w:cs/>
        </w:rPr>
        <w:fldChar w:fldCharType="end"/>
      </w:r>
      <w:r>
        <w:t xml:space="preserve"> </w:t>
      </w:r>
      <w:r w:rsidRPr="00877C7D">
        <w:rPr>
          <w:rFonts w:hint="cs"/>
          <w:b/>
          <w:bCs w:val="0"/>
          <w:cs/>
        </w:rPr>
        <w:t>หน้าจอหลังจากที่</w:t>
      </w:r>
      <w:r w:rsidRPr="00877C7D">
        <w:rPr>
          <w:b/>
          <w:bCs w:val="0"/>
        </w:rPr>
        <w:t xml:space="preserve"> </w:t>
      </w:r>
      <w:r w:rsidRPr="00877C7D">
        <w:t>Deploy</w:t>
      </w:r>
      <w:r w:rsidRPr="00877C7D">
        <w:rPr>
          <w:rFonts w:hint="cs"/>
          <w:b/>
          <w:bCs w:val="0"/>
          <w:cs/>
        </w:rPr>
        <w:t xml:space="preserve"> ไปยังอุปกรณ์แล้ว</w:t>
      </w:r>
      <w:bookmarkEnd w:id="93"/>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62"/>
                    <a:stretch>
                      <a:fillRect/>
                    </a:stretch>
                  </pic:blipFill>
                  <pic:spPr>
                    <a:xfrm>
                      <a:off x="0" y="0"/>
                      <a:ext cx="4909177" cy="2348793"/>
                    </a:xfrm>
                    <a:prstGeom prst="rect">
                      <a:avLst/>
                    </a:prstGeom>
                    <a:ln w="19050">
                      <a:solidFill>
                        <a:schemeClr val="tx1"/>
                      </a:solidFill>
                    </a:ln>
                  </pic:spPr>
                </pic:pic>
              </a:graphicData>
            </a:graphic>
          </wp:inline>
        </w:drawing>
      </w:r>
    </w:p>
    <w:p w14:paraId="74D8D35B" w14:textId="61053B35" w:rsidR="00B47FC2" w:rsidRDefault="00877C7D" w:rsidP="00877C7D">
      <w:pPr>
        <w:pStyle w:val="Caption"/>
      </w:pPr>
      <w:bookmarkStart w:id="94" w:name="_Toc191388389"/>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7</w:t>
      </w:r>
      <w:r w:rsidR="00127498">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94"/>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63"/>
                    <a:stretch>
                      <a:fillRect/>
                    </a:stretch>
                  </pic:blipFill>
                  <pic:spPr>
                    <a:xfrm>
                      <a:off x="0" y="0"/>
                      <a:ext cx="5274310" cy="2025015"/>
                    </a:xfrm>
                    <a:prstGeom prst="rect">
                      <a:avLst/>
                    </a:prstGeom>
                    <a:ln w="19050">
                      <a:solidFill>
                        <a:schemeClr val="tx1"/>
                      </a:solidFill>
                    </a:ln>
                  </pic:spPr>
                </pic:pic>
              </a:graphicData>
            </a:graphic>
          </wp:inline>
        </w:drawing>
      </w:r>
    </w:p>
    <w:p w14:paraId="4B8F3FEC" w14:textId="7577A873" w:rsidR="002520F3" w:rsidRDefault="00877C7D" w:rsidP="00877C7D">
      <w:pPr>
        <w:pStyle w:val="Caption"/>
      </w:pPr>
      <w:bookmarkStart w:id="95" w:name="_Toc191388390"/>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8</w:t>
      </w:r>
      <w:r w:rsidR="00127498">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95"/>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1470CDA8">
            <wp:extent cx="4328720" cy="2050228"/>
            <wp:effectExtent l="19050" t="19050" r="15240" b="2667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w="19050">
                      <a:solidFill>
                        <a:schemeClr val="tx1"/>
                      </a:solidFill>
                    </a:ln>
                  </pic:spPr>
                </pic:pic>
              </a:graphicData>
            </a:graphic>
          </wp:inline>
        </w:drawing>
      </w:r>
    </w:p>
    <w:p w14:paraId="40ECEDE3" w14:textId="68CBAC9F" w:rsidR="00C36A4F" w:rsidRDefault="00877C7D" w:rsidP="000571C7">
      <w:pPr>
        <w:pStyle w:val="Caption"/>
      </w:pPr>
      <w:bookmarkStart w:id="96" w:name="_Toc191388391"/>
      <w:r>
        <w:rPr>
          <w:rFonts w:hint="cs"/>
          <w:cs/>
        </w:rPr>
        <w:t>ภาพที่</w:t>
      </w:r>
      <w:r>
        <w:rPr>
          <w:cs/>
        </w:rPr>
        <w:t xml:space="preserve"> </w:t>
      </w:r>
      <w:r w:rsidR="00127498">
        <w:rPr>
          <w:cs/>
        </w:rPr>
        <w:fldChar w:fldCharType="begin"/>
      </w:r>
      <w:r w:rsidR="00127498">
        <w:rPr>
          <w:cs/>
        </w:rPr>
        <w:instrText xml:space="preserve"> </w:instrText>
      </w:r>
      <w:r w:rsidR="00127498">
        <w:instrText xml:space="preserve">STYLEREF </w:instrText>
      </w:r>
      <w:r w:rsidR="00127498">
        <w:rPr>
          <w:cs/>
        </w:rPr>
        <w:instrText xml:space="preserve">1 </w:instrText>
      </w:r>
      <w:r w:rsidR="00127498">
        <w:instrText>\s</w:instrText>
      </w:r>
      <w:r w:rsidR="00127498">
        <w:rPr>
          <w:cs/>
        </w:rPr>
        <w:instrText xml:space="preserve"> </w:instrText>
      </w:r>
      <w:r w:rsidR="00127498">
        <w:rPr>
          <w:cs/>
        </w:rPr>
        <w:fldChar w:fldCharType="separate"/>
      </w:r>
      <w:r w:rsidR="00127498">
        <w:rPr>
          <w:noProof/>
          <w:cs/>
        </w:rPr>
        <w:t>4</w:t>
      </w:r>
      <w:r w:rsidR="00127498">
        <w:rPr>
          <w:cs/>
        </w:rPr>
        <w:fldChar w:fldCharType="end"/>
      </w:r>
      <w:r w:rsidR="00127498">
        <w:rPr>
          <w:cs/>
        </w:rPr>
        <w:noBreakHyphen/>
      </w:r>
      <w:r w:rsidR="00127498">
        <w:rPr>
          <w:cs/>
        </w:rPr>
        <w:fldChar w:fldCharType="begin"/>
      </w:r>
      <w:r w:rsidR="00127498">
        <w:rPr>
          <w:cs/>
        </w:rPr>
        <w:instrText xml:space="preserve"> </w:instrText>
      </w:r>
      <w:r w:rsidR="00127498">
        <w:instrText xml:space="preserve">SEQ </w:instrText>
      </w:r>
      <w:r w:rsidR="00127498">
        <w:rPr>
          <w:cs/>
        </w:rPr>
        <w:instrText xml:space="preserve">ภาพที่ </w:instrText>
      </w:r>
      <w:r w:rsidR="00127498">
        <w:instrText xml:space="preserve">\* ARABIC \s </w:instrText>
      </w:r>
      <w:r w:rsidR="00127498">
        <w:rPr>
          <w:cs/>
        </w:rPr>
        <w:instrText xml:space="preserve">1 </w:instrText>
      </w:r>
      <w:r w:rsidR="00127498">
        <w:rPr>
          <w:cs/>
        </w:rPr>
        <w:fldChar w:fldCharType="separate"/>
      </w:r>
      <w:r w:rsidR="00127498">
        <w:rPr>
          <w:noProof/>
          <w:cs/>
        </w:rPr>
        <w:t>19</w:t>
      </w:r>
      <w:r w:rsidR="00127498">
        <w:rPr>
          <w:cs/>
        </w:rPr>
        <w:fldChar w:fldCharType="end"/>
      </w:r>
      <w:r>
        <w:t xml:space="preserve"> </w:t>
      </w:r>
      <w:r w:rsidRPr="00877C7D">
        <w:rPr>
          <w:rFonts w:hint="cs"/>
          <w:b/>
          <w:bCs w:val="0"/>
          <w:cs/>
        </w:rPr>
        <w:t>หน้าจอ</w:t>
      </w:r>
      <w:r w:rsidRPr="00C36A4F">
        <w:rPr>
          <w:cs/>
        </w:rPr>
        <w:t xml:space="preserve"> </w:t>
      </w:r>
      <w:r w:rsidRPr="00C36A4F">
        <w:t>Output Preview</w:t>
      </w:r>
      <w:bookmarkEnd w:id="96"/>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7" w:name="_Toc179998689"/>
      <w:bookmarkStart w:id="98" w:name="_Toc180004278"/>
      <w:bookmarkStart w:id="99" w:name="_Toc180028042"/>
      <w:bookmarkStart w:id="100" w:name="_Toc182152163"/>
      <w:bookmarkStart w:id="101" w:name="_Toc182152200"/>
      <w:bookmarkStart w:id="102" w:name="_Toc182152442"/>
      <w:bookmarkStart w:id="103" w:name="_Toc184982267"/>
      <w:r w:rsidRPr="00054FD3">
        <w:rPr>
          <w:rFonts w:ascii="TH Sarabun New" w:hAnsi="TH Sarabun New" w:cs="TH Sarabun New"/>
          <w:b/>
          <w:bCs/>
          <w:sz w:val="40"/>
          <w:szCs w:val="40"/>
          <w:cs/>
        </w:rPr>
        <w:t>สรุปผลการดำเนินงาน</w:t>
      </w:r>
      <w:bookmarkEnd w:id="97"/>
      <w:bookmarkEnd w:id="98"/>
      <w:bookmarkEnd w:id="99"/>
      <w:bookmarkEnd w:id="100"/>
      <w:bookmarkEnd w:id="101"/>
      <w:bookmarkEnd w:id="102"/>
      <w:bookmarkEnd w:id="103"/>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4" w:name="_Toc184982272"/>
      <w:r w:rsidRPr="00054FD3">
        <w:rPr>
          <w:cs/>
        </w:rPr>
        <w:t>บรรณานุกรม</w:t>
      </w:r>
      <w:bookmarkEnd w:id="104"/>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44EF08" w14:textId="77777777" w:rsidR="001755F6" w:rsidRDefault="001755F6" w:rsidP="00364BD8">
      <w:pPr>
        <w:spacing w:line="240" w:lineRule="auto"/>
      </w:pPr>
      <w:r>
        <w:separator/>
      </w:r>
    </w:p>
  </w:endnote>
  <w:endnote w:type="continuationSeparator" w:id="0">
    <w:p w14:paraId="1B0BAF26" w14:textId="77777777" w:rsidR="001755F6" w:rsidRDefault="001755F6"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39057A" w14:textId="77777777" w:rsidR="001755F6" w:rsidRDefault="001755F6" w:rsidP="00364BD8">
      <w:pPr>
        <w:spacing w:line="240" w:lineRule="auto"/>
      </w:pPr>
      <w:r>
        <w:separator/>
      </w:r>
    </w:p>
  </w:footnote>
  <w:footnote w:type="continuationSeparator" w:id="0">
    <w:p w14:paraId="0E555D96" w14:textId="77777777" w:rsidR="001755F6" w:rsidRDefault="001755F6"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r w:rsidRPr="00FB5478">
      <w:rPr>
        <w:rFonts w:ascii="TH Sarabun New" w:eastAsia="Sarabun" w:hAnsi="TH Sarabun New" w:cs="TH Sarabun New" w:hint="cs"/>
        <w:bCs/>
        <w:color w:val="000000"/>
        <w:sz w:val="32"/>
        <w:szCs w:val="32"/>
        <w:cs/>
      </w:rPr>
      <w:t>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8CA553B"/>
    <w:multiLevelType w:val="multilevel"/>
    <w:tmpl w:val="16983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FE154C"/>
    <w:multiLevelType w:val="multilevel"/>
    <w:tmpl w:val="5F1E9FB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 w15:restartNumberingAfterBreak="0">
    <w:nsid w:val="0A3828F4"/>
    <w:multiLevelType w:val="multilevel"/>
    <w:tmpl w:val="8612F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032910"/>
    <w:multiLevelType w:val="multilevel"/>
    <w:tmpl w:val="EE944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706F76"/>
    <w:multiLevelType w:val="multilevel"/>
    <w:tmpl w:val="A876215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6"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8" w15:restartNumberingAfterBreak="0">
    <w:nsid w:val="11BB5A1A"/>
    <w:multiLevelType w:val="multilevel"/>
    <w:tmpl w:val="C1BC04D0"/>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7A143F5"/>
    <w:multiLevelType w:val="multilevel"/>
    <w:tmpl w:val="A08EDD0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0" w15:restartNumberingAfterBreak="0">
    <w:nsid w:val="1EA43FD9"/>
    <w:multiLevelType w:val="multilevel"/>
    <w:tmpl w:val="61B0F9FE"/>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1" w15:restartNumberingAfterBreak="0">
    <w:nsid w:val="1ECB1878"/>
    <w:multiLevelType w:val="multilevel"/>
    <w:tmpl w:val="CB6C93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24273571"/>
    <w:multiLevelType w:val="multilevel"/>
    <w:tmpl w:val="E8E6463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15:restartNumberingAfterBreak="0">
    <w:nsid w:val="2B3C5B31"/>
    <w:multiLevelType w:val="multilevel"/>
    <w:tmpl w:val="6F081D4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8" w15:restartNumberingAfterBreak="0">
    <w:nsid w:val="2F1B51ED"/>
    <w:multiLevelType w:val="multilevel"/>
    <w:tmpl w:val="4B7E853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19" w15:restartNumberingAfterBreak="0">
    <w:nsid w:val="2F730C07"/>
    <w:multiLevelType w:val="multilevel"/>
    <w:tmpl w:val="58B0F2F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0"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1"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562357"/>
    <w:multiLevelType w:val="multilevel"/>
    <w:tmpl w:val="0480F5C4"/>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4" w15:restartNumberingAfterBreak="0">
    <w:nsid w:val="3C0835B9"/>
    <w:multiLevelType w:val="multilevel"/>
    <w:tmpl w:val="EC88C74C"/>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42422759"/>
    <w:multiLevelType w:val="multilevel"/>
    <w:tmpl w:val="9C5E6CD6"/>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6" w15:restartNumberingAfterBreak="0">
    <w:nsid w:val="43211C06"/>
    <w:multiLevelType w:val="multilevel"/>
    <w:tmpl w:val="A630112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27" w15:restartNumberingAfterBreak="0">
    <w:nsid w:val="43B256DF"/>
    <w:multiLevelType w:val="multilevel"/>
    <w:tmpl w:val="C3F29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9" w15:restartNumberingAfterBreak="0">
    <w:nsid w:val="460021CD"/>
    <w:multiLevelType w:val="multilevel"/>
    <w:tmpl w:val="C1C67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59FB40CE"/>
    <w:multiLevelType w:val="multilevel"/>
    <w:tmpl w:val="D70A5D76"/>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4" w15:restartNumberingAfterBreak="0">
    <w:nsid w:val="5C877316"/>
    <w:multiLevelType w:val="multilevel"/>
    <w:tmpl w:val="CB32D762"/>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35" w15:restartNumberingAfterBreak="0">
    <w:nsid w:val="5D2D5787"/>
    <w:multiLevelType w:val="multilevel"/>
    <w:tmpl w:val="5B30B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37" w15:restartNumberingAfterBreak="0">
    <w:nsid w:val="5F2136CC"/>
    <w:multiLevelType w:val="multilevel"/>
    <w:tmpl w:val="B860EF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277B8C"/>
    <w:multiLevelType w:val="multilevel"/>
    <w:tmpl w:val="133AD58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0" w15:restartNumberingAfterBreak="0">
    <w:nsid w:val="6A476CF7"/>
    <w:multiLevelType w:val="multilevel"/>
    <w:tmpl w:val="22846EAA"/>
    <w:lvl w:ilvl="0">
      <w:start w:val="1"/>
      <w:numFmt w:val="bullet"/>
      <w:lvlText w:val=""/>
      <w:lvlJc w:val="left"/>
      <w:pPr>
        <w:tabs>
          <w:tab w:val="num" w:pos="1411"/>
        </w:tabs>
        <w:ind w:left="1411" w:hanging="360"/>
      </w:pPr>
      <w:rPr>
        <w:rFonts w:ascii="Symbol" w:hAnsi="Symbol" w:hint="default"/>
        <w:sz w:val="20"/>
      </w:rPr>
    </w:lvl>
    <w:lvl w:ilvl="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1" w15:restartNumberingAfterBreak="0">
    <w:nsid w:val="6B0866E1"/>
    <w:multiLevelType w:val="multilevel"/>
    <w:tmpl w:val="083E79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2"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3"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44" w15:restartNumberingAfterBreak="0">
    <w:nsid w:val="78D25681"/>
    <w:multiLevelType w:val="multilevel"/>
    <w:tmpl w:val="9B802B1C"/>
    <w:lvl w:ilvl="0">
      <w:start w:val="1"/>
      <w:numFmt w:val="bullet"/>
      <w:lvlText w:val=""/>
      <w:lvlJc w:val="left"/>
      <w:pPr>
        <w:tabs>
          <w:tab w:val="num" w:pos="1411"/>
        </w:tabs>
        <w:ind w:left="1411" w:hanging="360"/>
      </w:pPr>
      <w:rPr>
        <w:rFonts w:ascii="Symbol" w:hAnsi="Symbol" w:hint="default"/>
        <w:sz w:val="20"/>
      </w:rPr>
    </w:lvl>
    <w:lvl w:ilvl="1" w:tentative="1">
      <w:start w:val="1"/>
      <w:numFmt w:val="bullet"/>
      <w:lvlText w:val="o"/>
      <w:lvlJc w:val="left"/>
      <w:pPr>
        <w:tabs>
          <w:tab w:val="num" w:pos="2131"/>
        </w:tabs>
        <w:ind w:left="2131" w:hanging="360"/>
      </w:pPr>
      <w:rPr>
        <w:rFonts w:ascii="Courier New" w:hAnsi="Courier New" w:hint="default"/>
        <w:sz w:val="20"/>
      </w:rPr>
    </w:lvl>
    <w:lvl w:ilvl="2" w:tentative="1">
      <w:start w:val="1"/>
      <w:numFmt w:val="bullet"/>
      <w:lvlText w:val=""/>
      <w:lvlJc w:val="left"/>
      <w:pPr>
        <w:tabs>
          <w:tab w:val="num" w:pos="2851"/>
        </w:tabs>
        <w:ind w:left="2851" w:hanging="360"/>
      </w:pPr>
      <w:rPr>
        <w:rFonts w:ascii="Wingdings" w:hAnsi="Wingdings" w:hint="default"/>
        <w:sz w:val="20"/>
      </w:rPr>
    </w:lvl>
    <w:lvl w:ilvl="3" w:tentative="1">
      <w:start w:val="1"/>
      <w:numFmt w:val="bullet"/>
      <w:lvlText w:val=""/>
      <w:lvlJc w:val="left"/>
      <w:pPr>
        <w:tabs>
          <w:tab w:val="num" w:pos="3571"/>
        </w:tabs>
        <w:ind w:left="3571" w:hanging="360"/>
      </w:pPr>
      <w:rPr>
        <w:rFonts w:ascii="Wingdings" w:hAnsi="Wingdings" w:hint="default"/>
        <w:sz w:val="20"/>
      </w:rPr>
    </w:lvl>
    <w:lvl w:ilvl="4" w:tentative="1">
      <w:start w:val="1"/>
      <w:numFmt w:val="bullet"/>
      <w:lvlText w:val=""/>
      <w:lvlJc w:val="left"/>
      <w:pPr>
        <w:tabs>
          <w:tab w:val="num" w:pos="4291"/>
        </w:tabs>
        <w:ind w:left="4291" w:hanging="360"/>
      </w:pPr>
      <w:rPr>
        <w:rFonts w:ascii="Wingdings" w:hAnsi="Wingdings" w:hint="default"/>
        <w:sz w:val="20"/>
      </w:rPr>
    </w:lvl>
    <w:lvl w:ilvl="5" w:tentative="1">
      <w:start w:val="1"/>
      <w:numFmt w:val="bullet"/>
      <w:lvlText w:val=""/>
      <w:lvlJc w:val="left"/>
      <w:pPr>
        <w:tabs>
          <w:tab w:val="num" w:pos="5011"/>
        </w:tabs>
        <w:ind w:left="5011" w:hanging="360"/>
      </w:pPr>
      <w:rPr>
        <w:rFonts w:ascii="Wingdings" w:hAnsi="Wingdings" w:hint="default"/>
        <w:sz w:val="20"/>
      </w:rPr>
    </w:lvl>
    <w:lvl w:ilvl="6" w:tentative="1">
      <w:start w:val="1"/>
      <w:numFmt w:val="bullet"/>
      <w:lvlText w:val=""/>
      <w:lvlJc w:val="left"/>
      <w:pPr>
        <w:tabs>
          <w:tab w:val="num" w:pos="5731"/>
        </w:tabs>
        <w:ind w:left="5731" w:hanging="360"/>
      </w:pPr>
      <w:rPr>
        <w:rFonts w:ascii="Wingdings" w:hAnsi="Wingdings" w:hint="default"/>
        <w:sz w:val="20"/>
      </w:rPr>
    </w:lvl>
    <w:lvl w:ilvl="7" w:tentative="1">
      <w:start w:val="1"/>
      <w:numFmt w:val="bullet"/>
      <w:lvlText w:val=""/>
      <w:lvlJc w:val="left"/>
      <w:pPr>
        <w:tabs>
          <w:tab w:val="num" w:pos="6451"/>
        </w:tabs>
        <w:ind w:left="6451" w:hanging="360"/>
      </w:pPr>
      <w:rPr>
        <w:rFonts w:ascii="Wingdings" w:hAnsi="Wingdings" w:hint="default"/>
        <w:sz w:val="20"/>
      </w:rPr>
    </w:lvl>
    <w:lvl w:ilvl="8" w:tentative="1">
      <w:start w:val="1"/>
      <w:numFmt w:val="bullet"/>
      <w:lvlText w:val=""/>
      <w:lvlJc w:val="left"/>
      <w:pPr>
        <w:tabs>
          <w:tab w:val="num" w:pos="7171"/>
        </w:tabs>
        <w:ind w:left="7171" w:hanging="360"/>
      </w:pPr>
      <w:rPr>
        <w:rFonts w:ascii="Wingdings" w:hAnsi="Wingdings" w:hint="default"/>
        <w:sz w:val="20"/>
      </w:rPr>
    </w:lvl>
  </w:abstractNum>
  <w:abstractNum w:abstractNumId="45"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6"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6"/>
  </w:num>
  <w:num w:numId="2" w16cid:durableId="1281644936">
    <w:abstractNumId w:val="0"/>
  </w:num>
  <w:num w:numId="3" w16cid:durableId="559219681">
    <w:abstractNumId w:val="6"/>
    <w:lvlOverride w:ilvl="0">
      <w:startOverride w:val="1"/>
    </w:lvlOverride>
  </w:num>
  <w:num w:numId="4" w16cid:durableId="1210413911">
    <w:abstractNumId w:val="6"/>
  </w:num>
  <w:num w:numId="5" w16cid:durableId="1369141543">
    <w:abstractNumId w:val="24"/>
  </w:num>
  <w:num w:numId="6" w16cid:durableId="29956526">
    <w:abstractNumId w:val="32"/>
  </w:num>
  <w:num w:numId="7" w16cid:durableId="1129321921">
    <w:abstractNumId w:val="21"/>
  </w:num>
  <w:num w:numId="8" w16cid:durableId="1966498104">
    <w:abstractNumId w:val="24"/>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36"/>
  </w:num>
  <w:num w:numId="10" w16cid:durableId="1801919952">
    <w:abstractNumId w:val="43"/>
  </w:num>
  <w:num w:numId="11" w16cid:durableId="822770889">
    <w:abstractNumId w:val="7"/>
  </w:num>
  <w:num w:numId="12" w16cid:durableId="717514015">
    <w:abstractNumId w:val="42"/>
  </w:num>
  <w:num w:numId="13" w16cid:durableId="354573616">
    <w:abstractNumId w:val="28"/>
  </w:num>
  <w:num w:numId="14" w16cid:durableId="1077938627">
    <w:abstractNumId w:val="12"/>
  </w:num>
  <w:num w:numId="15" w16cid:durableId="1750299931">
    <w:abstractNumId w:val="15"/>
  </w:num>
  <w:num w:numId="16" w16cid:durableId="2087800796">
    <w:abstractNumId w:val="14"/>
  </w:num>
  <w:num w:numId="17" w16cid:durableId="1673021778">
    <w:abstractNumId w:val="20"/>
  </w:num>
  <w:num w:numId="18" w16cid:durableId="1514492431">
    <w:abstractNumId w:val="16"/>
  </w:num>
  <w:num w:numId="19" w16cid:durableId="204755364">
    <w:abstractNumId w:val="31"/>
  </w:num>
  <w:num w:numId="20" w16cid:durableId="1937205270">
    <w:abstractNumId w:val="30"/>
  </w:num>
  <w:num w:numId="21" w16cid:durableId="322053046">
    <w:abstractNumId w:val="46"/>
  </w:num>
  <w:num w:numId="22" w16cid:durableId="1543861534">
    <w:abstractNumId w:val="22"/>
  </w:num>
  <w:num w:numId="23" w16cid:durableId="1451053444">
    <w:abstractNumId w:val="38"/>
  </w:num>
  <w:num w:numId="24" w16cid:durableId="348145104">
    <w:abstractNumId w:val="45"/>
  </w:num>
  <w:num w:numId="25" w16cid:durableId="653023710">
    <w:abstractNumId w:val="34"/>
  </w:num>
  <w:num w:numId="26" w16cid:durableId="315426861">
    <w:abstractNumId w:val="17"/>
  </w:num>
  <w:num w:numId="27" w16cid:durableId="157815906">
    <w:abstractNumId w:val="23"/>
  </w:num>
  <w:num w:numId="28" w16cid:durableId="1660452143">
    <w:abstractNumId w:val="41"/>
  </w:num>
  <w:num w:numId="29" w16cid:durableId="1956787056">
    <w:abstractNumId w:val="27"/>
  </w:num>
  <w:num w:numId="30" w16cid:durableId="1819686845">
    <w:abstractNumId w:val="1"/>
  </w:num>
  <w:num w:numId="31" w16cid:durableId="2071925816">
    <w:abstractNumId w:val="5"/>
  </w:num>
  <w:num w:numId="32" w16cid:durableId="597176351">
    <w:abstractNumId w:val="2"/>
  </w:num>
  <w:num w:numId="33" w16cid:durableId="1749307751">
    <w:abstractNumId w:val="33"/>
  </w:num>
  <w:num w:numId="34" w16cid:durableId="1810514379">
    <w:abstractNumId w:val="19"/>
  </w:num>
  <w:num w:numId="35" w16cid:durableId="1588809353">
    <w:abstractNumId w:val="35"/>
  </w:num>
  <w:num w:numId="36" w16cid:durableId="1878422149">
    <w:abstractNumId w:val="39"/>
  </w:num>
  <w:num w:numId="37" w16cid:durableId="1423644707">
    <w:abstractNumId w:val="13"/>
  </w:num>
  <w:num w:numId="38" w16cid:durableId="381485305">
    <w:abstractNumId w:val="29"/>
  </w:num>
  <w:num w:numId="39" w16cid:durableId="301347867">
    <w:abstractNumId w:val="4"/>
  </w:num>
  <w:num w:numId="40" w16cid:durableId="152725325">
    <w:abstractNumId w:val="11"/>
  </w:num>
  <w:num w:numId="41" w16cid:durableId="47340991">
    <w:abstractNumId w:val="40"/>
  </w:num>
  <w:num w:numId="42" w16cid:durableId="2018070919">
    <w:abstractNumId w:val="3"/>
  </w:num>
  <w:num w:numId="43" w16cid:durableId="747656285">
    <w:abstractNumId w:val="37"/>
  </w:num>
  <w:num w:numId="44" w16cid:durableId="180901910">
    <w:abstractNumId w:val="10"/>
  </w:num>
  <w:num w:numId="45" w16cid:durableId="1812864491">
    <w:abstractNumId w:val="18"/>
  </w:num>
  <w:num w:numId="46" w16cid:durableId="423107763">
    <w:abstractNumId w:val="44"/>
  </w:num>
  <w:num w:numId="47" w16cid:durableId="1312297698">
    <w:abstractNumId w:val="9"/>
  </w:num>
  <w:num w:numId="48" w16cid:durableId="1918590928">
    <w:abstractNumId w:val="8"/>
  </w:num>
  <w:num w:numId="49" w16cid:durableId="1685673290">
    <w:abstractNumId w:val="25"/>
  </w:num>
  <w:num w:numId="50" w16cid:durableId="1865297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0C95"/>
    <w:rsid w:val="00054FD3"/>
    <w:rsid w:val="000550FA"/>
    <w:rsid w:val="000571C7"/>
    <w:rsid w:val="0006541A"/>
    <w:rsid w:val="00065B1B"/>
    <w:rsid w:val="00067A21"/>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C2174"/>
    <w:rsid w:val="000D0CF1"/>
    <w:rsid w:val="000D10BF"/>
    <w:rsid w:val="000D1A15"/>
    <w:rsid w:val="000D4821"/>
    <w:rsid w:val="000E2DC5"/>
    <w:rsid w:val="000E66DF"/>
    <w:rsid w:val="000F2C40"/>
    <w:rsid w:val="000F342F"/>
    <w:rsid w:val="000F5E1D"/>
    <w:rsid w:val="00101026"/>
    <w:rsid w:val="0010164A"/>
    <w:rsid w:val="00110FA2"/>
    <w:rsid w:val="00112C56"/>
    <w:rsid w:val="00113993"/>
    <w:rsid w:val="0011491E"/>
    <w:rsid w:val="00114BE5"/>
    <w:rsid w:val="00115A34"/>
    <w:rsid w:val="00117CB9"/>
    <w:rsid w:val="00123CC3"/>
    <w:rsid w:val="00126542"/>
    <w:rsid w:val="00127498"/>
    <w:rsid w:val="00127BBC"/>
    <w:rsid w:val="0013152D"/>
    <w:rsid w:val="001324BA"/>
    <w:rsid w:val="0013727D"/>
    <w:rsid w:val="00141F38"/>
    <w:rsid w:val="00146F88"/>
    <w:rsid w:val="00156261"/>
    <w:rsid w:val="001605A0"/>
    <w:rsid w:val="0016366B"/>
    <w:rsid w:val="00164EDE"/>
    <w:rsid w:val="001727C0"/>
    <w:rsid w:val="00172D0F"/>
    <w:rsid w:val="001755F6"/>
    <w:rsid w:val="00176F32"/>
    <w:rsid w:val="00184066"/>
    <w:rsid w:val="00185C8E"/>
    <w:rsid w:val="00187A6D"/>
    <w:rsid w:val="00190B4F"/>
    <w:rsid w:val="00192545"/>
    <w:rsid w:val="00193718"/>
    <w:rsid w:val="001A209E"/>
    <w:rsid w:val="001A4B80"/>
    <w:rsid w:val="001A7275"/>
    <w:rsid w:val="001B0DC4"/>
    <w:rsid w:val="001B6093"/>
    <w:rsid w:val="001C47B6"/>
    <w:rsid w:val="001C4ACF"/>
    <w:rsid w:val="001C5DD5"/>
    <w:rsid w:val="001C63E2"/>
    <w:rsid w:val="001C64F3"/>
    <w:rsid w:val="001C66EE"/>
    <w:rsid w:val="001D0D4F"/>
    <w:rsid w:val="001E03E1"/>
    <w:rsid w:val="001E4366"/>
    <w:rsid w:val="00206B60"/>
    <w:rsid w:val="00207936"/>
    <w:rsid w:val="00211E80"/>
    <w:rsid w:val="00214ABC"/>
    <w:rsid w:val="00215B05"/>
    <w:rsid w:val="002172A9"/>
    <w:rsid w:val="00222A13"/>
    <w:rsid w:val="00227164"/>
    <w:rsid w:val="0023295E"/>
    <w:rsid w:val="002368B1"/>
    <w:rsid w:val="00246B18"/>
    <w:rsid w:val="002475E9"/>
    <w:rsid w:val="002507B1"/>
    <w:rsid w:val="0025157F"/>
    <w:rsid w:val="002520F3"/>
    <w:rsid w:val="002635CE"/>
    <w:rsid w:val="002771EC"/>
    <w:rsid w:val="00281B04"/>
    <w:rsid w:val="00292F56"/>
    <w:rsid w:val="00295C36"/>
    <w:rsid w:val="0029740B"/>
    <w:rsid w:val="002A1186"/>
    <w:rsid w:val="002A2032"/>
    <w:rsid w:val="002A5FA3"/>
    <w:rsid w:val="002C0F3E"/>
    <w:rsid w:val="002D31E8"/>
    <w:rsid w:val="002E682B"/>
    <w:rsid w:val="002F0077"/>
    <w:rsid w:val="002F4E6B"/>
    <w:rsid w:val="002F7D0D"/>
    <w:rsid w:val="00301912"/>
    <w:rsid w:val="003066D0"/>
    <w:rsid w:val="00311274"/>
    <w:rsid w:val="00312DAA"/>
    <w:rsid w:val="0032288B"/>
    <w:rsid w:val="00325E9F"/>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33F5"/>
    <w:rsid w:val="003B5B3E"/>
    <w:rsid w:val="003C497E"/>
    <w:rsid w:val="003C73DD"/>
    <w:rsid w:val="003D3600"/>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51CE"/>
    <w:rsid w:val="0042620B"/>
    <w:rsid w:val="00431C51"/>
    <w:rsid w:val="004322C2"/>
    <w:rsid w:val="00432B82"/>
    <w:rsid w:val="00433540"/>
    <w:rsid w:val="004431D6"/>
    <w:rsid w:val="004467E3"/>
    <w:rsid w:val="00472700"/>
    <w:rsid w:val="00474C83"/>
    <w:rsid w:val="00475C96"/>
    <w:rsid w:val="004857C9"/>
    <w:rsid w:val="00485832"/>
    <w:rsid w:val="004B24A6"/>
    <w:rsid w:val="004B4428"/>
    <w:rsid w:val="004B742B"/>
    <w:rsid w:val="004C1BCF"/>
    <w:rsid w:val="004D1DAD"/>
    <w:rsid w:val="004D3361"/>
    <w:rsid w:val="004E2B5B"/>
    <w:rsid w:val="004E7E34"/>
    <w:rsid w:val="0050124B"/>
    <w:rsid w:val="00507239"/>
    <w:rsid w:val="00520114"/>
    <w:rsid w:val="00523F15"/>
    <w:rsid w:val="005341D3"/>
    <w:rsid w:val="00536B68"/>
    <w:rsid w:val="0054045D"/>
    <w:rsid w:val="005502D3"/>
    <w:rsid w:val="00550E4B"/>
    <w:rsid w:val="005562BF"/>
    <w:rsid w:val="005630CC"/>
    <w:rsid w:val="005643DD"/>
    <w:rsid w:val="00572986"/>
    <w:rsid w:val="0057589D"/>
    <w:rsid w:val="00575EB0"/>
    <w:rsid w:val="005824A2"/>
    <w:rsid w:val="00592840"/>
    <w:rsid w:val="00592D79"/>
    <w:rsid w:val="0059390D"/>
    <w:rsid w:val="005A32C3"/>
    <w:rsid w:val="005A3C07"/>
    <w:rsid w:val="005A552C"/>
    <w:rsid w:val="005B3663"/>
    <w:rsid w:val="005B610B"/>
    <w:rsid w:val="005D27AC"/>
    <w:rsid w:val="005E2208"/>
    <w:rsid w:val="005E5C51"/>
    <w:rsid w:val="005F0367"/>
    <w:rsid w:val="006058CB"/>
    <w:rsid w:val="00610FCC"/>
    <w:rsid w:val="00626491"/>
    <w:rsid w:val="00627B96"/>
    <w:rsid w:val="00630077"/>
    <w:rsid w:val="006317BF"/>
    <w:rsid w:val="00632B88"/>
    <w:rsid w:val="00643E8F"/>
    <w:rsid w:val="0064414C"/>
    <w:rsid w:val="00645134"/>
    <w:rsid w:val="006530AA"/>
    <w:rsid w:val="00653372"/>
    <w:rsid w:val="006536D8"/>
    <w:rsid w:val="0068340B"/>
    <w:rsid w:val="00690E2B"/>
    <w:rsid w:val="00695A6B"/>
    <w:rsid w:val="00697CA6"/>
    <w:rsid w:val="006A3476"/>
    <w:rsid w:val="006B0B5B"/>
    <w:rsid w:val="006C2694"/>
    <w:rsid w:val="006D53C3"/>
    <w:rsid w:val="006D78CB"/>
    <w:rsid w:val="006E01BE"/>
    <w:rsid w:val="006E0AC5"/>
    <w:rsid w:val="006E11BE"/>
    <w:rsid w:val="006E32BA"/>
    <w:rsid w:val="006E4E2E"/>
    <w:rsid w:val="006E5F91"/>
    <w:rsid w:val="006F020B"/>
    <w:rsid w:val="00701D67"/>
    <w:rsid w:val="00703636"/>
    <w:rsid w:val="00703DFA"/>
    <w:rsid w:val="00705095"/>
    <w:rsid w:val="007059FD"/>
    <w:rsid w:val="00705B5A"/>
    <w:rsid w:val="007067E5"/>
    <w:rsid w:val="0071100F"/>
    <w:rsid w:val="00716D81"/>
    <w:rsid w:val="00717B90"/>
    <w:rsid w:val="00717D38"/>
    <w:rsid w:val="0073478B"/>
    <w:rsid w:val="00735C88"/>
    <w:rsid w:val="00736478"/>
    <w:rsid w:val="007430F5"/>
    <w:rsid w:val="00743FC6"/>
    <w:rsid w:val="00752D1E"/>
    <w:rsid w:val="00762B6C"/>
    <w:rsid w:val="00766399"/>
    <w:rsid w:val="00771FE0"/>
    <w:rsid w:val="00773713"/>
    <w:rsid w:val="00780A3D"/>
    <w:rsid w:val="00787C85"/>
    <w:rsid w:val="00792AC1"/>
    <w:rsid w:val="00794279"/>
    <w:rsid w:val="00795358"/>
    <w:rsid w:val="007A0F3F"/>
    <w:rsid w:val="007A3675"/>
    <w:rsid w:val="007B11FB"/>
    <w:rsid w:val="007B5551"/>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C7D"/>
    <w:rsid w:val="00886E96"/>
    <w:rsid w:val="00887029"/>
    <w:rsid w:val="00887A31"/>
    <w:rsid w:val="00891E75"/>
    <w:rsid w:val="00893DFA"/>
    <w:rsid w:val="00897001"/>
    <w:rsid w:val="008A37C3"/>
    <w:rsid w:val="008A5C17"/>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3426"/>
    <w:rsid w:val="009E683C"/>
    <w:rsid w:val="009E6A82"/>
    <w:rsid w:val="009F059F"/>
    <w:rsid w:val="009F26EA"/>
    <w:rsid w:val="009F2794"/>
    <w:rsid w:val="009F7BD0"/>
    <w:rsid w:val="00A02A73"/>
    <w:rsid w:val="00A1336B"/>
    <w:rsid w:val="00A16174"/>
    <w:rsid w:val="00A23A16"/>
    <w:rsid w:val="00A26864"/>
    <w:rsid w:val="00A3768C"/>
    <w:rsid w:val="00A41019"/>
    <w:rsid w:val="00A4104A"/>
    <w:rsid w:val="00A428E0"/>
    <w:rsid w:val="00A465EC"/>
    <w:rsid w:val="00A47A67"/>
    <w:rsid w:val="00A47AA9"/>
    <w:rsid w:val="00A55074"/>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05A4D"/>
    <w:rsid w:val="00B0736C"/>
    <w:rsid w:val="00B4463F"/>
    <w:rsid w:val="00B4749A"/>
    <w:rsid w:val="00B47FC2"/>
    <w:rsid w:val="00B51B05"/>
    <w:rsid w:val="00B51D76"/>
    <w:rsid w:val="00B537B0"/>
    <w:rsid w:val="00B559D1"/>
    <w:rsid w:val="00B57C90"/>
    <w:rsid w:val="00B601B8"/>
    <w:rsid w:val="00B603A5"/>
    <w:rsid w:val="00B654B9"/>
    <w:rsid w:val="00B666EB"/>
    <w:rsid w:val="00B71550"/>
    <w:rsid w:val="00B72C8C"/>
    <w:rsid w:val="00B83BE3"/>
    <w:rsid w:val="00B95DA0"/>
    <w:rsid w:val="00BA5672"/>
    <w:rsid w:val="00BA5FD5"/>
    <w:rsid w:val="00BB1F8D"/>
    <w:rsid w:val="00BB2BE1"/>
    <w:rsid w:val="00BB3ABC"/>
    <w:rsid w:val="00BB6575"/>
    <w:rsid w:val="00BB74EA"/>
    <w:rsid w:val="00BB7E4F"/>
    <w:rsid w:val="00BC23FE"/>
    <w:rsid w:val="00BD0414"/>
    <w:rsid w:val="00BD7CA8"/>
    <w:rsid w:val="00BE3F72"/>
    <w:rsid w:val="00BE519F"/>
    <w:rsid w:val="00BF16B2"/>
    <w:rsid w:val="00BF33EA"/>
    <w:rsid w:val="00C10FB1"/>
    <w:rsid w:val="00C20656"/>
    <w:rsid w:val="00C22D65"/>
    <w:rsid w:val="00C26407"/>
    <w:rsid w:val="00C27B1D"/>
    <w:rsid w:val="00C31CDC"/>
    <w:rsid w:val="00C34430"/>
    <w:rsid w:val="00C36A4F"/>
    <w:rsid w:val="00C4541F"/>
    <w:rsid w:val="00C56507"/>
    <w:rsid w:val="00C57A70"/>
    <w:rsid w:val="00C61E0E"/>
    <w:rsid w:val="00C65EF8"/>
    <w:rsid w:val="00C7009D"/>
    <w:rsid w:val="00C7505D"/>
    <w:rsid w:val="00C8256A"/>
    <w:rsid w:val="00C82915"/>
    <w:rsid w:val="00C83AAA"/>
    <w:rsid w:val="00C843C9"/>
    <w:rsid w:val="00C90BED"/>
    <w:rsid w:val="00CA60E9"/>
    <w:rsid w:val="00CA71F6"/>
    <w:rsid w:val="00CB1834"/>
    <w:rsid w:val="00CC02F4"/>
    <w:rsid w:val="00CC044C"/>
    <w:rsid w:val="00CC7E81"/>
    <w:rsid w:val="00CE2F8D"/>
    <w:rsid w:val="00CE456C"/>
    <w:rsid w:val="00CE6DDA"/>
    <w:rsid w:val="00D25142"/>
    <w:rsid w:val="00D25EBC"/>
    <w:rsid w:val="00D26A66"/>
    <w:rsid w:val="00D34C5B"/>
    <w:rsid w:val="00D37386"/>
    <w:rsid w:val="00D45039"/>
    <w:rsid w:val="00D53D20"/>
    <w:rsid w:val="00D56A00"/>
    <w:rsid w:val="00D6701A"/>
    <w:rsid w:val="00D674FE"/>
    <w:rsid w:val="00D67966"/>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5486"/>
    <w:rsid w:val="00DE7E81"/>
    <w:rsid w:val="00DF1407"/>
    <w:rsid w:val="00DF16C3"/>
    <w:rsid w:val="00E00A15"/>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92E3A"/>
    <w:rsid w:val="00EA5703"/>
    <w:rsid w:val="00EB3BA9"/>
    <w:rsid w:val="00EB7481"/>
    <w:rsid w:val="00EC3698"/>
    <w:rsid w:val="00EC3E37"/>
    <w:rsid w:val="00EC50D3"/>
    <w:rsid w:val="00EE18A8"/>
    <w:rsid w:val="00EF1044"/>
    <w:rsid w:val="00EF3ADC"/>
    <w:rsid w:val="00EF701E"/>
    <w:rsid w:val="00EF711B"/>
    <w:rsid w:val="00F02E69"/>
    <w:rsid w:val="00F07757"/>
    <w:rsid w:val="00F10BC6"/>
    <w:rsid w:val="00F2173B"/>
    <w:rsid w:val="00F22BC2"/>
    <w:rsid w:val="00F24CA8"/>
    <w:rsid w:val="00F36F29"/>
    <w:rsid w:val="00F376B4"/>
    <w:rsid w:val="00F42831"/>
    <w:rsid w:val="00F43914"/>
    <w:rsid w:val="00F60B6F"/>
    <w:rsid w:val="00F60E57"/>
    <w:rsid w:val="00F62B67"/>
    <w:rsid w:val="00F67FCD"/>
    <w:rsid w:val="00F7144F"/>
    <w:rsid w:val="00F808C9"/>
    <w:rsid w:val="00F82C7C"/>
    <w:rsid w:val="00F85024"/>
    <w:rsid w:val="00F90124"/>
    <w:rsid w:val="00F91A0C"/>
    <w:rsid w:val="00F94E15"/>
    <w:rsid w:val="00F9516C"/>
    <w:rsid w:val="00FA7816"/>
    <w:rsid w:val="00FB5478"/>
    <w:rsid w:val="00FC60F1"/>
    <w:rsid w:val="00FC69D7"/>
    <w:rsid w:val="00FC6D59"/>
    <w:rsid w:val="00FC78B3"/>
    <w:rsid w:val="00FD436B"/>
    <w:rsid w:val="00FE02E9"/>
    <w:rsid w:val="00FE22F1"/>
    <w:rsid w:val="00FE2D39"/>
    <w:rsid w:val="00FE3584"/>
    <w:rsid w:val="00FE64A6"/>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146F88"/>
    <w:pPr>
      <w:spacing w:before="120" w:after="12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C10FB1"/>
    <w:pPr>
      <w:spacing w:after="0" w:line="240" w:lineRule="auto"/>
    </w:pPr>
    <w:rPr>
      <w:kern w:val="0"/>
      <w:sz w:val="22"/>
      <w:szCs w:val="28"/>
      <w14:ligatures w14:val="none"/>
    </w:rPr>
    <w:tblPr>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 w:type="character" w:styleId="Strong">
    <w:name w:val="Strong"/>
    <w:basedOn w:val="DefaultParagraphFont"/>
    <w:uiPriority w:val="22"/>
    <w:qFormat/>
    <w:rsid w:val="00D674FE"/>
    <w:rPr>
      <w:b/>
      <w:bCs/>
    </w:rPr>
  </w:style>
  <w:style w:type="table" w:styleId="PlainTable2">
    <w:name w:val="Plain Table 2"/>
    <w:basedOn w:val="TableNormal"/>
    <w:uiPriority w:val="42"/>
    <w:rsid w:val="00190B4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90B4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4896">
      <w:bodyDiv w:val="1"/>
      <w:marLeft w:val="0"/>
      <w:marRight w:val="0"/>
      <w:marTop w:val="0"/>
      <w:marBottom w:val="0"/>
      <w:divBdr>
        <w:top w:val="none" w:sz="0" w:space="0" w:color="auto"/>
        <w:left w:val="none" w:sz="0" w:space="0" w:color="auto"/>
        <w:bottom w:val="none" w:sz="0" w:space="0" w:color="auto"/>
        <w:right w:val="none" w:sz="0" w:space="0" w:color="auto"/>
      </w:divBdr>
    </w:div>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30151438">
      <w:bodyDiv w:val="1"/>
      <w:marLeft w:val="0"/>
      <w:marRight w:val="0"/>
      <w:marTop w:val="0"/>
      <w:marBottom w:val="0"/>
      <w:divBdr>
        <w:top w:val="none" w:sz="0" w:space="0" w:color="auto"/>
        <w:left w:val="none" w:sz="0" w:space="0" w:color="auto"/>
        <w:bottom w:val="none" w:sz="0" w:space="0" w:color="auto"/>
        <w:right w:val="none" w:sz="0" w:space="0" w:color="auto"/>
      </w:divBdr>
    </w:div>
    <w:div w:id="57360846">
      <w:bodyDiv w:val="1"/>
      <w:marLeft w:val="0"/>
      <w:marRight w:val="0"/>
      <w:marTop w:val="0"/>
      <w:marBottom w:val="0"/>
      <w:divBdr>
        <w:top w:val="none" w:sz="0" w:space="0" w:color="auto"/>
        <w:left w:val="none" w:sz="0" w:space="0" w:color="auto"/>
        <w:bottom w:val="none" w:sz="0" w:space="0" w:color="auto"/>
        <w:right w:val="none" w:sz="0" w:space="0" w:color="auto"/>
      </w:divBdr>
    </w:div>
    <w:div w:id="60829083">
      <w:bodyDiv w:val="1"/>
      <w:marLeft w:val="0"/>
      <w:marRight w:val="0"/>
      <w:marTop w:val="0"/>
      <w:marBottom w:val="0"/>
      <w:divBdr>
        <w:top w:val="none" w:sz="0" w:space="0" w:color="auto"/>
        <w:left w:val="none" w:sz="0" w:space="0" w:color="auto"/>
        <w:bottom w:val="none" w:sz="0" w:space="0" w:color="auto"/>
        <w:right w:val="none" w:sz="0" w:space="0" w:color="auto"/>
      </w:divBdr>
    </w:div>
    <w:div w:id="61030182">
      <w:bodyDiv w:val="1"/>
      <w:marLeft w:val="0"/>
      <w:marRight w:val="0"/>
      <w:marTop w:val="0"/>
      <w:marBottom w:val="0"/>
      <w:divBdr>
        <w:top w:val="none" w:sz="0" w:space="0" w:color="auto"/>
        <w:left w:val="none" w:sz="0" w:space="0" w:color="auto"/>
        <w:bottom w:val="none" w:sz="0" w:space="0" w:color="auto"/>
        <w:right w:val="none" w:sz="0" w:space="0" w:color="auto"/>
      </w:divBdr>
    </w:div>
    <w:div w:id="76707549">
      <w:bodyDiv w:val="1"/>
      <w:marLeft w:val="0"/>
      <w:marRight w:val="0"/>
      <w:marTop w:val="0"/>
      <w:marBottom w:val="0"/>
      <w:divBdr>
        <w:top w:val="none" w:sz="0" w:space="0" w:color="auto"/>
        <w:left w:val="none" w:sz="0" w:space="0" w:color="auto"/>
        <w:bottom w:val="none" w:sz="0" w:space="0" w:color="auto"/>
        <w:right w:val="none" w:sz="0" w:space="0" w:color="auto"/>
      </w:divBdr>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18450285">
      <w:bodyDiv w:val="1"/>
      <w:marLeft w:val="0"/>
      <w:marRight w:val="0"/>
      <w:marTop w:val="0"/>
      <w:marBottom w:val="0"/>
      <w:divBdr>
        <w:top w:val="none" w:sz="0" w:space="0" w:color="auto"/>
        <w:left w:val="none" w:sz="0" w:space="0" w:color="auto"/>
        <w:bottom w:val="none" w:sz="0" w:space="0" w:color="auto"/>
        <w:right w:val="none" w:sz="0" w:space="0" w:color="auto"/>
      </w:divBdr>
    </w:div>
    <w:div w:id="122775511">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407205">
      <w:bodyDiv w:val="1"/>
      <w:marLeft w:val="0"/>
      <w:marRight w:val="0"/>
      <w:marTop w:val="0"/>
      <w:marBottom w:val="0"/>
      <w:divBdr>
        <w:top w:val="none" w:sz="0" w:space="0" w:color="auto"/>
        <w:left w:val="none" w:sz="0" w:space="0" w:color="auto"/>
        <w:bottom w:val="none" w:sz="0" w:space="0" w:color="auto"/>
        <w:right w:val="none" w:sz="0" w:space="0" w:color="auto"/>
      </w:divBdr>
    </w:div>
    <w:div w:id="152260655">
      <w:bodyDiv w:val="1"/>
      <w:marLeft w:val="0"/>
      <w:marRight w:val="0"/>
      <w:marTop w:val="0"/>
      <w:marBottom w:val="0"/>
      <w:divBdr>
        <w:top w:val="none" w:sz="0" w:space="0" w:color="auto"/>
        <w:left w:val="none" w:sz="0" w:space="0" w:color="auto"/>
        <w:bottom w:val="none" w:sz="0" w:space="0" w:color="auto"/>
        <w:right w:val="none" w:sz="0" w:space="0" w:color="auto"/>
      </w:divBdr>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89997994">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58683027">
      <w:bodyDiv w:val="1"/>
      <w:marLeft w:val="0"/>
      <w:marRight w:val="0"/>
      <w:marTop w:val="0"/>
      <w:marBottom w:val="0"/>
      <w:divBdr>
        <w:top w:val="none" w:sz="0" w:space="0" w:color="auto"/>
        <w:left w:val="none" w:sz="0" w:space="0" w:color="auto"/>
        <w:bottom w:val="none" w:sz="0" w:space="0" w:color="auto"/>
        <w:right w:val="none" w:sz="0" w:space="0" w:color="auto"/>
      </w:divBdr>
    </w:div>
    <w:div w:id="259265577">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21809705">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365059712">
      <w:bodyDiv w:val="1"/>
      <w:marLeft w:val="0"/>
      <w:marRight w:val="0"/>
      <w:marTop w:val="0"/>
      <w:marBottom w:val="0"/>
      <w:divBdr>
        <w:top w:val="none" w:sz="0" w:space="0" w:color="auto"/>
        <w:left w:val="none" w:sz="0" w:space="0" w:color="auto"/>
        <w:bottom w:val="none" w:sz="0" w:space="0" w:color="auto"/>
        <w:right w:val="none" w:sz="0" w:space="0" w:color="auto"/>
      </w:divBdr>
    </w:div>
    <w:div w:id="412313694">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497380978">
      <w:bodyDiv w:val="1"/>
      <w:marLeft w:val="0"/>
      <w:marRight w:val="0"/>
      <w:marTop w:val="0"/>
      <w:marBottom w:val="0"/>
      <w:divBdr>
        <w:top w:val="none" w:sz="0" w:space="0" w:color="auto"/>
        <w:left w:val="none" w:sz="0" w:space="0" w:color="auto"/>
        <w:bottom w:val="none" w:sz="0" w:space="0" w:color="auto"/>
        <w:right w:val="none" w:sz="0" w:space="0" w:color="auto"/>
      </w:divBdr>
    </w:div>
    <w:div w:id="502940417">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3519827">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570623769">
      <w:bodyDiv w:val="1"/>
      <w:marLeft w:val="0"/>
      <w:marRight w:val="0"/>
      <w:marTop w:val="0"/>
      <w:marBottom w:val="0"/>
      <w:divBdr>
        <w:top w:val="none" w:sz="0" w:space="0" w:color="auto"/>
        <w:left w:val="none" w:sz="0" w:space="0" w:color="auto"/>
        <w:bottom w:val="none" w:sz="0" w:space="0" w:color="auto"/>
        <w:right w:val="none" w:sz="0" w:space="0" w:color="auto"/>
      </w:divBdr>
    </w:div>
    <w:div w:id="622158458">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2487349">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4883971">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38289337">
      <w:bodyDiv w:val="1"/>
      <w:marLeft w:val="0"/>
      <w:marRight w:val="0"/>
      <w:marTop w:val="0"/>
      <w:marBottom w:val="0"/>
      <w:divBdr>
        <w:top w:val="none" w:sz="0" w:space="0" w:color="auto"/>
        <w:left w:val="none" w:sz="0" w:space="0" w:color="auto"/>
        <w:bottom w:val="none" w:sz="0" w:space="0" w:color="auto"/>
        <w:right w:val="none" w:sz="0" w:space="0" w:color="auto"/>
      </w:divBdr>
      <w:divsChild>
        <w:div w:id="1149783921">
          <w:marLeft w:val="0"/>
          <w:marRight w:val="0"/>
          <w:marTop w:val="0"/>
          <w:marBottom w:val="0"/>
          <w:divBdr>
            <w:top w:val="none" w:sz="0" w:space="0" w:color="auto"/>
            <w:left w:val="none" w:sz="0" w:space="0" w:color="auto"/>
            <w:bottom w:val="none" w:sz="0" w:space="0" w:color="auto"/>
            <w:right w:val="none" w:sz="0" w:space="0" w:color="auto"/>
          </w:divBdr>
          <w:divsChild>
            <w:div w:id="420224868">
              <w:marLeft w:val="0"/>
              <w:marRight w:val="0"/>
              <w:marTop w:val="0"/>
              <w:marBottom w:val="0"/>
              <w:divBdr>
                <w:top w:val="none" w:sz="0" w:space="0" w:color="auto"/>
                <w:left w:val="none" w:sz="0" w:space="0" w:color="auto"/>
                <w:bottom w:val="none" w:sz="0" w:space="0" w:color="auto"/>
                <w:right w:val="none" w:sz="0" w:space="0" w:color="auto"/>
              </w:divBdr>
              <w:divsChild>
                <w:div w:id="236983742">
                  <w:marLeft w:val="0"/>
                  <w:marRight w:val="0"/>
                  <w:marTop w:val="0"/>
                  <w:marBottom w:val="0"/>
                  <w:divBdr>
                    <w:top w:val="none" w:sz="0" w:space="0" w:color="auto"/>
                    <w:left w:val="none" w:sz="0" w:space="0" w:color="auto"/>
                    <w:bottom w:val="none" w:sz="0" w:space="0" w:color="auto"/>
                    <w:right w:val="none" w:sz="0" w:space="0" w:color="auto"/>
                  </w:divBdr>
                  <w:divsChild>
                    <w:div w:id="480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160680">
          <w:marLeft w:val="0"/>
          <w:marRight w:val="0"/>
          <w:marTop w:val="0"/>
          <w:marBottom w:val="0"/>
          <w:divBdr>
            <w:top w:val="none" w:sz="0" w:space="0" w:color="auto"/>
            <w:left w:val="none" w:sz="0" w:space="0" w:color="auto"/>
            <w:bottom w:val="none" w:sz="0" w:space="0" w:color="auto"/>
            <w:right w:val="none" w:sz="0" w:space="0" w:color="auto"/>
          </w:divBdr>
          <w:divsChild>
            <w:div w:id="1948779274">
              <w:marLeft w:val="0"/>
              <w:marRight w:val="0"/>
              <w:marTop w:val="0"/>
              <w:marBottom w:val="0"/>
              <w:divBdr>
                <w:top w:val="none" w:sz="0" w:space="0" w:color="auto"/>
                <w:left w:val="none" w:sz="0" w:space="0" w:color="auto"/>
                <w:bottom w:val="none" w:sz="0" w:space="0" w:color="auto"/>
                <w:right w:val="none" w:sz="0" w:space="0" w:color="auto"/>
              </w:divBdr>
              <w:divsChild>
                <w:div w:id="1342975182">
                  <w:marLeft w:val="0"/>
                  <w:marRight w:val="0"/>
                  <w:marTop w:val="0"/>
                  <w:marBottom w:val="0"/>
                  <w:divBdr>
                    <w:top w:val="none" w:sz="0" w:space="0" w:color="auto"/>
                    <w:left w:val="none" w:sz="0" w:space="0" w:color="auto"/>
                    <w:bottom w:val="none" w:sz="0" w:space="0" w:color="auto"/>
                    <w:right w:val="none" w:sz="0" w:space="0" w:color="auto"/>
                  </w:divBdr>
                  <w:divsChild>
                    <w:div w:id="91936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3888853">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23081498">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925267371">
      <w:bodyDiv w:val="1"/>
      <w:marLeft w:val="0"/>
      <w:marRight w:val="0"/>
      <w:marTop w:val="0"/>
      <w:marBottom w:val="0"/>
      <w:divBdr>
        <w:top w:val="none" w:sz="0" w:space="0" w:color="auto"/>
        <w:left w:val="none" w:sz="0" w:space="0" w:color="auto"/>
        <w:bottom w:val="none" w:sz="0" w:space="0" w:color="auto"/>
        <w:right w:val="none" w:sz="0" w:space="0" w:color="auto"/>
      </w:divBdr>
    </w:div>
    <w:div w:id="946354740">
      <w:bodyDiv w:val="1"/>
      <w:marLeft w:val="0"/>
      <w:marRight w:val="0"/>
      <w:marTop w:val="0"/>
      <w:marBottom w:val="0"/>
      <w:divBdr>
        <w:top w:val="none" w:sz="0" w:space="0" w:color="auto"/>
        <w:left w:val="none" w:sz="0" w:space="0" w:color="auto"/>
        <w:bottom w:val="none" w:sz="0" w:space="0" w:color="auto"/>
        <w:right w:val="none" w:sz="0" w:space="0" w:color="auto"/>
      </w:divBdr>
    </w:div>
    <w:div w:id="963803622">
      <w:bodyDiv w:val="1"/>
      <w:marLeft w:val="0"/>
      <w:marRight w:val="0"/>
      <w:marTop w:val="0"/>
      <w:marBottom w:val="0"/>
      <w:divBdr>
        <w:top w:val="none" w:sz="0" w:space="0" w:color="auto"/>
        <w:left w:val="none" w:sz="0" w:space="0" w:color="auto"/>
        <w:bottom w:val="none" w:sz="0" w:space="0" w:color="auto"/>
        <w:right w:val="none" w:sz="0" w:space="0" w:color="auto"/>
      </w:divBdr>
    </w:div>
    <w:div w:id="989018060">
      <w:bodyDiv w:val="1"/>
      <w:marLeft w:val="0"/>
      <w:marRight w:val="0"/>
      <w:marTop w:val="0"/>
      <w:marBottom w:val="0"/>
      <w:divBdr>
        <w:top w:val="none" w:sz="0" w:space="0" w:color="auto"/>
        <w:left w:val="none" w:sz="0" w:space="0" w:color="auto"/>
        <w:bottom w:val="none" w:sz="0" w:space="0" w:color="auto"/>
        <w:right w:val="none" w:sz="0" w:space="0" w:color="auto"/>
      </w:divBdr>
    </w:div>
    <w:div w:id="989333004">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53845802">
      <w:bodyDiv w:val="1"/>
      <w:marLeft w:val="0"/>
      <w:marRight w:val="0"/>
      <w:marTop w:val="0"/>
      <w:marBottom w:val="0"/>
      <w:divBdr>
        <w:top w:val="none" w:sz="0" w:space="0" w:color="auto"/>
        <w:left w:val="none" w:sz="0" w:space="0" w:color="auto"/>
        <w:bottom w:val="none" w:sz="0" w:space="0" w:color="auto"/>
        <w:right w:val="none" w:sz="0" w:space="0" w:color="auto"/>
      </w:divBdr>
    </w:div>
    <w:div w:id="1055393788">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096561232">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78084041">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1976972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407237">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51700285">
      <w:bodyDiv w:val="1"/>
      <w:marLeft w:val="0"/>
      <w:marRight w:val="0"/>
      <w:marTop w:val="0"/>
      <w:marBottom w:val="0"/>
      <w:divBdr>
        <w:top w:val="none" w:sz="0" w:space="0" w:color="auto"/>
        <w:left w:val="none" w:sz="0" w:space="0" w:color="auto"/>
        <w:bottom w:val="none" w:sz="0" w:space="0" w:color="auto"/>
        <w:right w:val="none" w:sz="0" w:space="0" w:color="auto"/>
      </w:divBdr>
    </w:div>
    <w:div w:id="1274707179">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284728695">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1640468">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11388989">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498036679">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06434953">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625189215">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673221278">
      <w:bodyDiv w:val="1"/>
      <w:marLeft w:val="0"/>
      <w:marRight w:val="0"/>
      <w:marTop w:val="0"/>
      <w:marBottom w:val="0"/>
      <w:divBdr>
        <w:top w:val="none" w:sz="0" w:space="0" w:color="auto"/>
        <w:left w:val="none" w:sz="0" w:space="0" w:color="auto"/>
        <w:bottom w:val="none" w:sz="0" w:space="0" w:color="auto"/>
        <w:right w:val="none" w:sz="0" w:space="0" w:color="auto"/>
      </w:divBdr>
    </w:div>
    <w:div w:id="1673951770">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255152">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39223343">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1113119">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895578092">
      <w:bodyDiv w:val="1"/>
      <w:marLeft w:val="0"/>
      <w:marRight w:val="0"/>
      <w:marTop w:val="0"/>
      <w:marBottom w:val="0"/>
      <w:divBdr>
        <w:top w:val="none" w:sz="0" w:space="0" w:color="auto"/>
        <w:left w:val="none" w:sz="0" w:space="0" w:color="auto"/>
        <w:bottom w:val="none" w:sz="0" w:space="0" w:color="auto"/>
        <w:right w:val="none" w:sz="0" w:space="0" w:color="auto"/>
      </w:divBdr>
    </w:div>
    <w:div w:id="1909653750">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2569158">
      <w:bodyDiv w:val="1"/>
      <w:marLeft w:val="0"/>
      <w:marRight w:val="0"/>
      <w:marTop w:val="0"/>
      <w:marBottom w:val="0"/>
      <w:divBdr>
        <w:top w:val="none" w:sz="0" w:space="0" w:color="auto"/>
        <w:left w:val="none" w:sz="0" w:space="0" w:color="auto"/>
        <w:bottom w:val="none" w:sz="0" w:space="0" w:color="auto"/>
        <w:right w:val="none" w:sz="0" w:space="0" w:color="auto"/>
      </w:divBdr>
      <w:divsChild>
        <w:div w:id="329649130">
          <w:marLeft w:val="0"/>
          <w:marRight w:val="0"/>
          <w:marTop w:val="0"/>
          <w:marBottom w:val="0"/>
          <w:divBdr>
            <w:top w:val="none" w:sz="0" w:space="0" w:color="auto"/>
            <w:left w:val="none" w:sz="0" w:space="0" w:color="auto"/>
            <w:bottom w:val="none" w:sz="0" w:space="0" w:color="auto"/>
            <w:right w:val="none" w:sz="0" w:space="0" w:color="auto"/>
          </w:divBdr>
          <w:divsChild>
            <w:div w:id="355692038">
              <w:marLeft w:val="0"/>
              <w:marRight w:val="0"/>
              <w:marTop w:val="0"/>
              <w:marBottom w:val="0"/>
              <w:divBdr>
                <w:top w:val="none" w:sz="0" w:space="0" w:color="auto"/>
                <w:left w:val="none" w:sz="0" w:space="0" w:color="auto"/>
                <w:bottom w:val="none" w:sz="0" w:space="0" w:color="auto"/>
                <w:right w:val="none" w:sz="0" w:space="0" w:color="auto"/>
              </w:divBdr>
              <w:divsChild>
                <w:div w:id="916939730">
                  <w:marLeft w:val="0"/>
                  <w:marRight w:val="0"/>
                  <w:marTop w:val="0"/>
                  <w:marBottom w:val="0"/>
                  <w:divBdr>
                    <w:top w:val="none" w:sz="0" w:space="0" w:color="auto"/>
                    <w:left w:val="none" w:sz="0" w:space="0" w:color="auto"/>
                    <w:bottom w:val="none" w:sz="0" w:space="0" w:color="auto"/>
                    <w:right w:val="none" w:sz="0" w:space="0" w:color="auto"/>
                  </w:divBdr>
                  <w:divsChild>
                    <w:div w:id="15477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6297128">
          <w:marLeft w:val="0"/>
          <w:marRight w:val="0"/>
          <w:marTop w:val="0"/>
          <w:marBottom w:val="0"/>
          <w:divBdr>
            <w:top w:val="none" w:sz="0" w:space="0" w:color="auto"/>
            <w:left w:val="none" w:sz="0" w:space="0" w:color="auto"/>
            <w:bottom w:val="none" w:sz="0" w:space="0" w:color="auto"/>
            <w:right w:val="none" w:sz="0" w:space="0" w:color="auto"/>
          </w:divBdr>
          <w:divsChild>
            <w:div w:id="1560283488">
              <w:marLeft w:val="0"/>
              <w:marRight w:val="0"/>
              <w:marTop w:val="0"/>
              <w:marBottom w:val="0"/>
              <w:divBdr>
                <w:top w:val="none" w:sz="0" w:space="0" w:color="auto"/>
                <w:left w:val="none" w:sz="0" w:space="0" w:color="auto"/>
                <w:bottom w:val="none" w:sz="0" w:space="0" w:color="auto"/>
                <w:right w:val="none" w:sz="0" w:space="0" w:color="auto"/>
              </w:divBdr>
              <w:divsChild>
                <w:div w:id="562762726">
                  <w:marLeft w:val="0"/>
                  <w:marRight w:val="0"/>
                  <w:marTop w:val="0"/>
                  <w:marBottom w:val="0"/>
                  <w:divBdr>
                    <w:top w:val="none" w:sz="0" w:space="0" w:color="auto"/>
                    <w:left w:val="none" w:sz="0" w:space="0" w:color="auto"/>
                    <w:bottom w:val="none" w:sz="0" w:space="0" w:color="auto"/>
                    <w:right w:val="none" w:sz="0" w:space="0" w:color="auto"/>
                  </w:divBdr>
                  <w:divsChild>
                    <w:div w:id="64351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1971476803">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18188927">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5830892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19372954">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header" Target="header9.xml"/><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6.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29.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20" Type="http://schemas.openxmlformats.org/officeDocument/2006/relationships/footer" Target="footer3.xml"/><Relationship Id="rId41" Type="http://schemas.openxmlformats.org/officeDocument/2006/relationships/image" Target="media/image20.png"/><Relationship Id="rId54" Type="http://schemas.openxmlformats.org/officeDocument/2006/relationships/image" Target="media/image32.pn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footer" Target="footer2.xml"/><Relationship Id="rId39"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2.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3.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4.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562</TotalTime>
  <Pages>71</Pages>
  <Words>12508</Words>
  <Characters>71298</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50</cp:revision>
  <cp:lastPrinted>2025-02-26T05:49:00Z</cp:lastPrinted>
  <dcterms:created xsi:type="dcterms:W3CDTF">2025-01-20T09:53:00Z</dcterms:created>
  <dcterms:modified xsi:type="dcterms:W3CDTF">2025-02-26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